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978213" w14:textId="7D2EA3B3" w:rsidR="003454B7" w:rsidRPr="00011270" w:rsidRDefault="0046170B" w:rsidP="003454B7">
      <w:pPr>
        <w:rPr>
          <w:b/>
        </w:rPr>
      </w:pPr>
      <w:bookmarkStart w:id="0" w:name="_GoBack"/>
      <w:bookmarkEnd w:id="0"/>
      <w:r>
        <w:rPr>
          <w:b/>
        </w:rPr>
        <w:t>Latent classes of s</w:t>
      </w:r>
      <w:r w:rsidR="003454B7" w:rsidRPr="006839C7">
        <w:rPr>
          <w:b/>
        </w:rPr>
        <w:t>exual risk behavior and engagement in outreach, intervention and prevention services among women</w:t>
      </w:r>
      <w:r w:rsidR="003454B7">
        <w:rPr>
          <w:b/>
        </w:rPr>
        <w:t xml:space="preserve"> who inject drugs </w:t>
      </w:r>
      <w:r w:rsidR="003454B7" w:rsidRPr="00011270">
        <w:rPr>
          <w:b/>
        </w:rPr>
        <w:t>across 20 U.S. cities</w:t>
      </w:r>
    </w:p>
    <w:p w14:paraId="4865EF97" w14:textId="77777777" w:rsidR="003454B7" w:rsidRPr="00011270" w:rsidRDefault="003454B7" w:rsidP="003454B7"/>
    <w:p w14:paraId="09A541C9" w14:textId="77777777" w:rsidR="003454B7" w:rsidRPr="00011270" w:rsidRDefault="003454B7" w:rsidP="003454B7">
      <w:r>
        <w:t>Mary Ellen Mackesy-Amiti, PhD</w:t>
      </w:r>
      <w:r w:rsidRPr="00011270">
        <w:rPr>
          <w:vertAlign w:val="superscript"/>
        </w:rPr>
        <w:t>1</w:t>
      </w:r>
    </w:p>
    <w:p w14:paraId="23D96BE7" w14:textId="77777777" w:rsidR="003454B7" w:rsidRPr="00011270" w:rsidRDefault="003454B7" w:rsidP="003454B7">
      <w:r>
        <w:t>Basmattee Boodram, PhD</w:t>
      </w:r>
      <w:r w:rsidRPr="00011270">
        <w:rPr>
          <w:vertAlign w:val="superscript"/>
        </w:rPr>
        <w:t>1</w:t>
      </w:r>
    </w:p>
    <w:p w14:paraId="670D3304" w14:textId="77777777" w:rsidR="003454B7" w:rsidRPr="00011270" w:rsidRDefault="00BD3C82" w:rsidP="003454B7">
      <w:r>
        <w:t>Senad Handanagic</w:t>
      </w:r>
      <w:r w:rsidR="003454B7">
        <w:t xml:space="preserve">, </w:t>
      </w:r>
      <w:r>
        <w:t>MD</w:t>
      </w:r>
      <w:r w:rsidR="00DD3072">
        <w:t>, MPH</w:t>
      </w:r>
      <w:r w:rsidRPr="00011270">
        <w:rPr>
          <w:vertAlign w:val="superscript"/>
        </w:rPr>
        <w:t>2</w:t>
      </w:r>
    </w:p>
    <w:p w14:paraId="006AFFD7" w14:textId="77777777" w:rsidR="003454B7" w:rsidRDefault="003454B7" w:rsidP="003454B7">
      <w:pPr>
        <w:rPr>
          <w:vertAlign w:val="superscript"/>
        </w:rPr>
      </w:pPr>
      <w:r w:rsidRPr="00011270">
        <w:t>Gabriela Paz-Bailey</w:t>
      </w:r>
      <w:r>
        <w:t>, MD, PhD</w:t>
      </w:r>
      <w:r w:rsidRPr="00011270">
        <w:rPr>
          <w:vertAlign w:val="superscript"/>
        </w:rPr>
        <w:t>2</w:t>
      </w:r>
    </w:p>
    <w:p w14:paraId="3855DD38" w14:textId="77777777" w:rsidR="00CC09E4" w:rsidRDefault="00CC09E4" w:rsidP="00CC09E4">
      <w:r>
        <w:t>Nikhil G. Prachand, MPH</w:t>
      </w:r>
      <w:r w:rsidRPr="00DB0979">
        <w:rPr>
          <w:vertAlign w:val="superscript"/>
        </w:rPr>
        <w:t>3</w:t>
      </w:r>
    </w:p>
    <w:p w14:paraId="23E5975A" w14:textId="4266A3EB" w:rsidR="003454B7" w:rsidRPr="00011270" w:rsidRDefault="003454B7" w:rsidP="003454B7">
      <w:r w:rsidRPr="00011270">
        <w:t>Dita Broz</w:t>
      </w:r>
      <w:r>
        <w:t>, Ph</w:t>
      </w:r>
      <w:r w:rsidRPr="00011270">
        <w:t>D</w:t>
      </w:r>
      <w:r w:rsidR="00D17ABF">
        <w:t>, MPH</w:t>
      </w:r>
      <w:r w:rsidRPr="00011270">
        <w:rPr>
          <w:vertAlign w:val="superscript"/>
        </w:rPr>
        <w:t>2</w:t>
      </w:r>
    </w:p>
    <w:p w14:paraId="39EC0CAC" w14:textId="77777777" w:rsidR="003454B7" w:rsidRDefault="003454B7" w:rsidP="003454B7">
      <w:r>
        <w:t>for the NHBS Study Group</w:t>
      </w:r>
    </w:p>
    <w:p w14:paraId="2FAEF193" w14:textId="77777777" w:rsidR="003454B7" w:rsidRPr="00011270" w:rsidRDefault="003454B7" w:rsidP="003454B7"/>
    <w:p w14:paraId="65765058" w14:textId="52FADC71" w:rsidR="003454B7" w:rsidRPr="00011270" w:rsidRDefault="003454B7" w:rsidP="003454B7">
      <w:r w:rsidRPr="00011270">
        <w:rPr>
          <w:vertAlign w:val="superscript"/>
        </w:rPr>
        <w:t>1</w:t>
      </w:r>
      <w:r w:rsidRPr="00011270">
        <w:t xml:space="preserve"> University of Illinois at Chicago, School of Public Health</w:t>
      </w:r>
      <w:r w:rsidR="007F5609">
        <w:t>, Division of Epidemiology and Biostatistics</w:t>
      </w:r>
    </w:p>
    <w:p w14:paraId="06F525CD" w14:textId="59C8D63B" w:rsidR="003454B7" w:rsidRDefault="003454B7" w:rsidP="003454B7">
      <w:r w:rsidRPr="00011270">
        <w:rPr>
          <w:vertAlign w:val="superscript"/>
        </w:rPr>
        <w:t>2</w:t>
      </w:r>
      <w:r w:rsidRPr="00011270">
        <w:t xml:space="preserve"> Centers for Disease Control and Prevention</w:t>
      </w:r>
      <w:r w:rsidR="007F5609">
        <w:t>, Atlanta, GA</w:t>
      </w:r>
    </w:p>
    <w:p w14:paraId="582AE86E" w14:textId="7EDF64EC" w:rsidR="00CC09E4" w:rsidRPr="00011270" w:rsidRDefault="00CC09E4" w:rsidP="003454B7">
      <w:r w:rsidRPr="00DB0979">
        <w:rPr>
          <w:vertAlign w:val="superscript"/>
        </w:rPr>
        <w:t>3</w:t>
      </w:r>
      <w:r>
        <w:t xml:space="preserve"> Chicago Department of Public Health</w:t>
      </w:r>
      <w:r w:rsidR="007F5609">
        <w:t>, Chicago, IL</w:t>
      </w:r>
    </w:p>
    <w:p w14:paraId="05B7D72F" w14:textId="77777777" w:rsidR="003454B7" w:rsidRPr="00011270" w:rsidRDefault="003454B7" w:rsidP="003454B7"/>
    <w:p w14:paraId="78C6D1E7" w14:textId="77777777" w:rsidR="003454B7" w:rsidRPr="00011270" w:rsidRDefault="003454B7" w:rsidP="003454B7"/>
    <w:p w14:paraId="7E6F9515" w14:textId="77777777" w:rsidR="003454B7" w:rsidRPr="00011270" w:rsidRDefault="003454B7" w:rsidP="003454B7"/>
    <w:p w14:paraId="19B744BC" w14:textId="77777777" w:rsidR="003454B7" w:rsidRDefault="003454B7" w:rsidP="003454B7">
      <w:r>
        <w:t>Correspondence to:</w:t>
      </w:r>
    </w:p>
    <w:p w14:paraId="26D4AEC0" w14:textId="77777777" w:rsidR="003454B7" w:rsidRDefault="003454B7" w:rsidP="003454B7">
      <w:r>
        <w:t>Mary Ellen Mackesy-Amiti, PhD</w:t>
      </w:r>
      <w:r w:rsidDel="00250DC9">
        <w:t xml:space="preserve"> </w:t>
      </w:r>
    </w:p>
    <w:p w14:paraId="4840B60B" w14:textId="77777777" w:rsidR="003454B7" w:rsidRDefault="003454B7" w:rsidP="003454B7">
      <w:r>
        <w:t>University of Illinois at Chicago</w:t>
      </w:r>
    </w:p>
    <w:p w14:paraId="7594A9F8" w14:textId="77777777" w:rsidR="003454B7" w:rsidRDefault="003454B7" w:rsidP="003454B7">
      <w:r>
        <w:t>School of Public Health, MC 923</w:t>
      </w:r>
    </w:p>
    <w:p w14:paraId="63499776" w14:textId="77777777" w:rsidR="003454B7" w:rsidRDefault="003454B7" w:rsidP="003454B7">
      <w:r>
        <w:t>1603 W. Taylor St.</w:t>
      </w:r>
    </w:p>
    <w:p w14:paraId="19447A30" w14:textId="77777777" w:rsidR="003454B7" w:rsidRDefault="003454B7" w:rsidP="003454B7">
      <w:r>
        <w:t>Chicago, IL 60612</w:t>
      </w:r>
    </w:p>
    <w:p w14:paraId="731041A0" w14:textId="77777777" w:rsidR="003454B7" w:rsidRDefault="003454B7" w:rsidP="003454B7">
      <w:r>
        <w:t>1-312-355-4892</w:t>
      </w:r>
    </w:p>
    <w:p w14:paraId="51B28E2F" w14:textId="77777777" w:rsidR="003454B7" w:rsidRDefault="0013671F" w:rsidP="003454B7">
      <w:hyperlink r:id="rId8" w:history="1">
        <w:r w:rsidR="003454B7" w:rsidRPr="00683065">
          <w:rPr>
            <w:rStyle w:val="Hyperlink"/>
          </w:rPr>
          <w:t>mmamiti@uic.edu</w:t>
        </w:r>
      </w:hyperlink>
    </w:p>
    <w:p w14:paraId="4A05930A" w14:textId="77777777" w:rsidR="003454B7" w:rsidRDefault="003454B7" w:rsidP="003454B7"/>
    <w:p w14:paraId="52E6CB09" w14:textId="77777777" w:rsidR="003454B7" w:rsidRDefault="003454B7" w:rsidP="003454B7"/>
    <w:p w14:paraId="7B080164" w14:textId="77777777" w:rsidR="00324853" w:rsidRDefault="00324853" w:rsidP="00324853">
      <w:r>
        <w:t>Conflicts of Interest and Sources of Funding</w:t>
      </w:r>
    </w:p>
    <w:p w14:paraId="7D2A5375" w14:textId="77777777" w:rsidR="00324853" w:rsidRDefault="00324853" w:rsidP="00324853"/>
    <w:p w14:paraId="5BD0B2B4" w14:textId="77777777" w:rsidR="00324853" w:rsidRDefault="00324853" w:rsidP="00324853">
      <w:r>
        <w:t>The authors have no conflicts of interest to report.</w:t>
      </w:r>
    </w:p>
    <w:p w14:paraId="70647F53" w14:textId="77777777" w:rsidR="00324853" w:rsidRDefault="00324853" w:rsidP="00324853"/>
    <w:p w14:paraId="5A758E7C" w14:textId="77777777" w:rsidR="003454B7" w:rsidRDefault="003454B7" w:rsidP="003454B7">
      <w:r>
        <w:t>This research was supported by the Centers for Disease Control and Prevention under IPA agreement 15IPA1511782.</w:t>
      </w:r>
    </w:p>
    <w:p w14:paraId="6AE80449" w14:textId="77777777" w:rsidR="003454B7" w:rsidRDefault="003454B7" w:rsidP="003454B7"/>
    <w:p w14:paraId="61F94B2B" w14:textId="77777777" w:rsidR="003454B7" w:rsidRDefault="003454B7" w:rsidP="003454B7"/>
    <w:p w14:paraId="33C5AB21" w14:textId="77777777" w:rsidR="003454B7" w:rsidRDefault="003454B7" w:rsidP="003454B7"/>
    <w:p w14:paraId="4142EA27" w14:textId="77777777" w:rsidR="003454B7" w:rsidRDefault="003454B7" w:rsidP="003454B7">
      <w:r>
        <w:t xml:space="preserve">Running head: Sexual risk and intervention </w:t>
      </w:r>
      <w:r w:rsidR="006839C7">
        <w:t xml:space="preserve">among </w:t>
      </w:r>
      <w:r w:rsidR="00D1038B">
        <w:t>W</w:t>
      </w:r>
      <w:r w:rsidR="006839C7">
        <w:t>WID</w:t>
      </w:r>
    </w:p>
    <w:p w14:paraId="3F1DB9DA" w14:textId="77777777" w:rsidR="00614177" w:rsidRDefault="00614177" w:rsidP="003454B7"/>
    <w:p w14:paraId="726FB84F" w14:textId="77777777" w:rsidR="00614177" w:rsidRDefault="00614177" w:rsidP="003454B7"/>
    <w:p w14:paraId="3A2376E4" w14:textId="77777777" w:rsidR="003454B7" w:rsidRPr="00011270" w:rsidRDefault="003454B7" w:rsidP="003454B7"/>
    <w:p w14:paraId="7D94D10E" w14:textId="77777777" w:rsidR="003454B7" w:rsidRDefault="003454B7">
      <w:pPr>
        <w:widowControl/>
        <w:autoSpaceDE/>
        <w:autoSpaceDN/>
        <w:adjustRightInd/>
        <w:spacing w:after="160" w:line="259" w:lineRule="auto"/>
      </w:pPr>
      <w:r>
        <w:br w:type="page"/>
      </w:r>
    </w:p>
    <w:p w14:paraId="51250A2F" w14:textId="77777777" w:rsidR="00614177" w:rsidRPr="00011270" w:rsidRDefault="00614177" w:rsidP="00614177">
      <w:pPr>
        <w:spacing w:line="480" w:lineRule="auto"/>
        <w:rPr>
          <w:b/>
        </w:rPr>
      </w:pPr>
      <w:r w:rsidRPr="00011270">
        <w:rPr>
          <w:b/>
        </w:rPr>
        <w:lastRenderedPageBreak/>
        <w:t>Abstract</w:t>
      </w:r>
    </w:p>
    <w:p w14:paraId="5A7DAA6E" w14:textId="77777777" w:rsidR="00F43103" w:rsidRPr="00011270" w:rsidRDefault="00F43103" w:rsidP="00F43103">
      <w:pPr>
        <w:spacing w:line="480" w:lineRule="auto"/>
      </w:pPr>
      <w:r>
        <w:rPr>
          <w:i/>
        </w:rPr>
        <w:t>Background</w:t>
      </w:r>
      <w:r w:rsidRPr="00011270">
        <w:rPr>
          <w:i/>
        </w:rPr>
        <w:t>.</w:t>
      </w:r>
      <w:r w:rsidRPr="00011270">
        <w:t xml:space="preserve"> Monitoring the effects of </w:t>
      </w:r>
      <w:r>
        <w:t xml:space="preserve">HIV </w:t>
      </w:r>
      <w:r w:rsidRPr="00011270">
        <w:t xml:space="preserve">prevention efforts among persons who inject drugs (PWID) is key to informing prevention programs and policy. </w:t>
      </w:r>
    </w:p>
    <w:p w14:paraId="22002D4E" w14:textId="77777777" w:rsidR="00F43103" w:rsidRPr="00011270" w:rsidRDefault="00F43103" w:rsidP="00F43103">
      <w:pPr>
        <w:spacing w:line="480" w:lineRule="auto"/>
      </w:pPr>
      <w:r w:rsidRPr="00011270">
        <w:rPr>
          <w:i/>
        </w:rPr>
        <w:t>Methods.</w:t>
      </w:r>
      <w:r w:rsidRPr="00011270">
        <w:t xml:space="preserve"> </w:t>
      </w:r>
      <w:r>
        <w:t>D</w:t>
      </w:r>
      <w:r w:rsidRPr="00011270">
        <w:t xml:space="preserve">ata </w:t>
      </w:r>
      <w:r>
        <w:t xml:space="preserve">for this study came </w:t>
      </w:r>
      <w:r w:rsidRPr="00011270">
        <w:t xml:space="preserve">from the </w:t>
      </w:r>
      <w:r>
        <w:t xml:space="preserve">2012 </w:t>
      </w:r>
      <w:r w:rsidRPr="00011270">
        <w:t>National HIV Behavior</w:t>
      </w:r>
      <w:r>
        <w:t xml:space="preserve">al Surveillance interviews with </w:t>
      </w:r>
      <w:r w:rsidRPr="00011270">
        <w:t>PWID across 20 U.S. cities</w:t>
      </w:r>
      <w:r>
        <w:t>. The present analyses include those who identified as female, ever had sex with a man, and were at risk for HIV infection (did not report a previous positive HIV test result) (n = 2,624). W</w:t>
      </w:r>
      <w:r w:rsidRPr="00011270">
        <w:t xml:space="preserve">e </w:t>
      </w:r>
      <w:r>
        <w:t>conducte</w:t>
      </w:r>
      <w:r w:rsidRPr="00011270">
        <w:t xml:space="preserve">d latent class analysis </w:t>
      </w:r>
      <w:r>
        <w:t xml:space="preserve">(LCA) </w:t>
      </w:r>
      <w:r w:rsidRPr="00011270">
        <w:t xml:space="preserve">to identify </w:t>
      </w:r>
      <w:r>
        <w:t>sexual</w:t>
      </w:r>
      <w:r w:rsidRPr="00011270">
        <w:t xml:space="preserve"> risk classes</w:t>
      </w:r>
      <w:r>
        <w:t>,</w:t>
      </w:r>
      <w:r w:rsidRPr="00011270">
        <w:t xml:space="preserve"> and </w:t>
      </w:r>
      <w:r>
        <w:t>modeled associations</w:t>
      </w:r>
      <w:r w:rsidRPr="00011270">
        <w:t xml:space="preserve"> </w:t>
      </w:r>
      <w:r>
        <w:t>with engagement in</w:t>
      </w:r>
      <w:r w:rsidRPr="00011270">
        <w:t xml:space="preserve"> </w:t>
      </w:r>
      <w:r>
        <w:t xml:space="preserve">HIV </w:t>
      </w:r>
      <w:r w:rsidRPr="00011270">
        <w:t>prevention services</w:t>
      </w:r>
      <w:r>
        <w:t xml:space="preserve"> and HIV test results</w:t>
      </w:r>
      <w:r w:rsidRPr="00011270">
        <w:t xml:space="preserve">. </w:t>
      </w:r>
    </w:p>
    <w:p w14:paraId="7BD6E006" w14:textId="4232CAD8" w:rsidR="00F43103" w:rsidRPr="00011270" w:rsidRDefault="00F43103" w:rsidP="00F43103">
      <w:pPr>
        <w:widowControl/>
        <w:spacing w:line="480" w:lineRule="auto"/>
      </w:pPr>
      <w:r w:rsidRPr="00011270">
        <w:rPr>
          <w:i/>
        </w:rPr>
        <w:t>Results.</w:t>
      </w:r>
      <w:r w:rsidRPr="00011270">
        <w:t xml:space="preserve"> </w:t>
      </w:r>
      <w:r>
        <w:t>We</w:t>
      </w:r>
      <w:r w:rsidRPr="00011270">
        <w:t xml:space="preserve"> identified six classes of </w:t>
      </w:r>
      <w:r>
        <w:t>sexual</w:t>
      </w:r>
      <w:r w:rsidRPr="00011270">
        <w:t xml:space="preserve"> risk behavior</w:t>
      </w:r>
      <w:r>
        <w:t>: 1) low risk, 2) monogamous, 3) casual partner, 4) multiple partner, 5) exchange sex, and 6) exchange plus main partner</w:t>
      </w:r>
      <w:r w:rsidRPr="00011270">
        <w:t xml:space="preserve">. </w:t>
      </w:r>
      <w:r>
        <w:t>The class distribution was similar across the mainland regions. Bisexual orientation and homelessness were significant predictors of higher risk class. HIV prevalence and p</w:t>
      </w:r>
      <w:r w:rsidRPr="00F600D1">
        <w:t>articipation in behavioral interventions did not v</w:t>
      </w:r>
      <w:r>
        <w:t>ary significantly by risk class, while obtaining and using free condoms did. Independent of risk class, w</w:t>
      </w:r>
      <w:r w:rsidRPr="00F600D1">
        <w:t>omen in</w:t>
      </w:r>
      <w:r>
        <w:t xml:space="preserve"> cities in</w:t>
      </w:r>
      <w:r w:rsidRPr="00F600D1">
        <w:t xml:space="preserve"> the South were significantly less likely to use </w:t>
      </w:r>
      <w:r>
        <w:t>free condoms, and HIV prevalence was higher among non-Hispanic black women and women aged 40-49.</w:t>
      </w:r>
    </w:p>
    <w:p w14:paraId="7D5D4C73" w14:textId="77777777" w:rsidR="00F43103" w:rsidRDefault="00F43103" w:rsidP="00F43103">
      <w:pPr>
        <w:spacing w:line="480" w:lineRule="auto"/>
      </w:pPr>
      <w:r w:rsidRPr="00B70EB0">
        <w:rPr>
          <w:i/>
        </w:rPr>
        <w:t>Conclusions.</w:t>
      </w:r>
      <w:r w:rsidRPr="00011270">
        <w:t xml:space="preserve"> </w:t>
      </w:r>
      <w:r>
        <w:t xml:space="preserve">Bisexual orientation and homelessness were predictors of higher risk. Condom distribution programs reached fewer women in cities in the South. Race and age disparities in HIV-positive rates persisted after adjusting for sexual risk class. </w:t>
      </w:r>
    </w:p>
    <w:p w14:paraId="78F66DE2" w14:textId="77777777" w:rsidR="00614177" w:rsidRDefault="00614177" w:rsidP="00614177">
      <w:pPr>
        <w:spacing w:line="480" w:lineRule="auto"/>
      </w:pPr>
    </w:p>
    <w:p w14:paraId="20E27A4E" w14:textId="77777777" w:rsidR="00614177" w:rsidRDefault="00614177" w:rsidP="00614177">
      <w:pPr>
        <w:widowControl/>
        <w:autoSpaceDE/>
        <w:autoSpaceDN/>
        <w:adjustRightInd/>
        <w:spacing w:after="160" w:line="259" w:lineRule="auto"/>
      </w:pPr>
      <w:r w:rsidRPr="004C5E31">
        <w:rPr>
          <w:b/>
        </w:rPr>
        <w:t>Key words</w:t>
      </w:r>
      <w:r>
        <w:t>: injection drug use, women, HIV risk behavior</w:t>
      </w:r>
    </w:p>
    <w:p w14:paraId="1DEE3A9E" w14:textId="6EFFB56F" w:rsidR="003D0B7F" w:rsidRDefault="003D0B7F">
      <w:pPr>
        <w:widowControl/>
        <w:autoSpaceDE/>
        <w:autoSpaceDN/>
        <w:adjustRightInd/>
        <w:spacing w:after="160" w:line="259" w:lineRule="auto"/>
      </w:pPr>
      <w:r>
        <w:br w:type="page"/>
      </w:r>
    </w:p>
    <w:p w14:paraId="574B7220" w14:textId="77777777" w:rsidR="003D0B7F" w:rsidRPr="000256C0" w:rsidRDefault="003D0B7F" w:rsidP="003D0B7F">
      <w:pPr>
        <w:spacing w:line="480" w:lineRule="auto"/>
        <w:rPr>
          <w:b/>
        </w:rPr>
      </w:pPr>
      <w:r w:rsidRPr="000256C0">
        <w:rPr>
          <w:b/>
        </w:rPr>
        <w:lastRenderedPageBreak/>
        <w:t>1. Introduction</w:t>
      </w:r>
    </w:p>
    <w:p w14:paraId="04660E58" w14:textId="39196430" w:rsidR="003B13EA" w:rsidRPr="000256C0" w:rsidRDefault="00FF2746" w:rsidP="0064717B">
      <w:pPr>
        <w:pStyle w:val="Default"/>
        <w:spacing w:line="480" w:lineRule="auto"/>
        <w:rPr>
          <w:color w:val="1A1A18"/>
        </w:rPr>
      </w:pPr>
      <w:r w:rsidRPr="000256C0">
        <w:t xml:space="preserve">There </w:t>
      </w:r>
      <w:r w:rsidR="00DD3072">
        <w:t xml:space="preserve">are </w:t>
      </w:r>
      <w:r w:rsidRPr="000256C0">
        <w:t>an estimated 16 million persons who inject drugs (PWID)</w:t>
      </w:r>
      <w:r w:rsidR="00FC2456" w:rsidRPr="000256C0">
        <w:t xml:space="preserve"> </w:t>
      </w:r>
      <w:r w:rsidR="0064717B" w:rsidRPr="000256C0">
        <w:t>globally</w:t>
      </w:r>
      <w:r w:rsidR="005B711E">
        <w:t xml:space="preserve">, of </w:t>
      </w:r>
      <w:r w:rsidR="00EA4FBF">
        <w:t xml:space="preserve">whom </w:t>
      </w:r>
      <w:r w:rsidR="005B711E">
        <w:t>an estimated 1.3</w:t>
      </w:r>
      <w:r w:rsidR="0064717B" w:rsidRPr="000256C0">
        <w:t xml:space="preserve"> million</w:t>
      </w:r>
      <w:r w:rsidR="005B711E">
        <w:t xml:space="preserve"> are</w:t>
      </w:r>
      <w:r w:rsidR="0064717B" w:rsidRPr="000256C0">
        <w:t xml:space="preserve"> in the United States</w:t>
      </w:r>
      <w:r w:rsidR="005B711E">
        <w:t xml:space="preserve"> (U.S</w:t>
      </w:r>
      <w:r w:rsidR="0064717B" w:rsidRPr="000256C0">
        <w:t>.</w:t>
      </w:r>
      <w:r w:rsidR="005B711E">
        <w:t>)</w:t>
      </w:r>
      <w:r w:rsidR="006F3F29">
        <w:t>.</w:t>
      </w:r>
      <w:r w:rsidR="00F57236" w:rsidRPr="000256C0">
        <w:fldChar w:fldCharType="begin"/>
      </w:r>
      <w:r w:rsidR="00E11610">
        <w:instrText xml:space="preserve"> ADDIN EN.CITE &lt;EndNote&gt;&lt;Cite&gt;&lt;Author&gt;Mathers&lt;/Author&gt;&lt;Year&gt;2008&lt;/Year&gt;&lt;RecNum&gt;7285&lt;/RecNum&gt;&lt;DisplayText&gt;&lt;style face="superscript"&gt;1&lt;/style&gt;&lt;/DisplayText&gt;&lt;record&gt;&lt;rec-number&gt;7285&lt;/rec-number&gt;&lt;foreign-keys&gt;&lt;key app="EN" db-id="0xrrtxv9xpzzsrext2ivwtp7z99z90ttaf52" timestamp="1483651495"&gt;7285&lt;/key&gt;&lt;/foreign-keys&gt;&lt;ref-type name="Journal Article"&gt;17&lt;/ref-type&gt;&lt;contributors&gt;&lt;authors&gt;&lt;author&gt;Mathers, Bradley M.&lt;/author&gt;&lt;author&gt;Degenhardt, Louisa&lt;/author&gt;&lt;author&gt;Phillips, Benjamin&lt;/author&gt;&lt;author&gt;Wiessing, Lucas&lt;/author&gt;&lt;author&gt;Hickman, Matthew&lt;/author&gt;&lt;author&gt;Strathdee, Steffanie A.&lt;/author&gt;&lt;author&gt;Wodak, Alex&lt;/author&gt;&lt;author&gt;Panda, Samiran&lt;/author&gt;&lt;author&gt;Tyndall, Mark&lt;/author&gt;&lt;author&gt;Toufik, Abdalla&lt;/author&gt;&lt;author&gt;Mattick, Richard P.&lt;/author&gt;&lt;/authors&gt;&lt;/contributors&gt;&lt;titles&gt;&lt;title&gt;Global epidemiology of injecting drug use and HIV among people who inject drugs: A systematic review&lt;/title&gt;&lt;secondary-title&gt;The Lancet&lt;/secondary-title&gt;&lt;/titles&gt;&lt;periodical&gt;&lt;full-title&gt;The Lancet&lt;/full-title&gt;&lt;/periodical&gt;&lt;pages&gt;1733-1745&lt;/pages&gt;&lt;volume&gt;372&lt;/volume&gt;&lt;number&gt;9651&lt;/number&gt;&lt;dates&gt;&lt;year&gt;2008&lt;/year&gt;&lt;/dates&gt;&lt;isbn&gt;0140-6736&lt;/isbn&gt;&lt;urls&gt;&lt;related-urls&gt;&lt;url&gt;http://www.sciencedirect.com/science/article/pii/S0140673608613112&lt;/url&gt;&lt;/related-urls&gt;&lt;/urls&gt;&lt;electronic-resource-num&gt;10.1016/S0140-6736(08)61311-2&lt;/electronic-resource-num&gt;&lt;access-date&gt;2008/11/21/&lt;/access-date&gt;&lt;/record&gt;&lt;/Cite&gt;&lt;/EndNote&gt;</w:instrText>
      </w:r>
      <w:r w:rsidR="00F57236" w:rsidRPr="000256C0">
        <w:fldChar w:fldCharType="separate"/>
      </w:r>
      <w:r w:rsidR="00F57236" w:rsidRPr="000256C0">
        <w:rPr>
          <w:noProof/>
          <w:vertAlign w:val="superscript"/>
        </w:rPr>
        <w:t>1</w:t>
      </w:r>
      <w:r w:rsidR="00F57236" w:rsidRPr="000256C0">
        <w:fldChar w:fldCharType="end"/>
      </w:r>
      <w:r w:rsidR="00E12A2D">
        <w:t xml:space="preserve"> </w:t>
      </w:r>
      <w:r w:rsidR="0064717B" w:rsidRPr="000256C0">
        <w:t>While there are no global population size estimates of the number of women who inject drugs (WWID), the proportion of women among populations of PWID ranges from 10–30% and is increasing</w:t>
      </w:r>
      <w:r w:rsidR="006F3F29">
        <w:t>.</w:t>
      </w:r>
      <w:r w:rsidR="0064717B" w:rsidRPr="000256C0">
        <w:fldChar w:fldCharType="begin"/>
      </w:r>
      <w:r w:rsidR="005256E6">
        <w:instrText xml:space="preserve"> ADDIN EN.CITE &lt;EndNote&gt;&lt;Cite&gt;&lt;Author&gt;United Nations Office on Drugs and Crime&lt;/Author&gt;&lt;Year&gt;2014&lt;/Year&gt;&lt;RecNum&gt;7781&lt;/RecNum&gt;&lt;DisplayText&gt;&lt;style face="superscript"&gt;2&lt;/style&gt;&lt;/DisplayText&gt;&lt;record&gt;&lt;rec-number&gt;7781&lt;/rec-number&gt;&lt;foreign-keys&gt;&lt;key app="EN" db-id="0xrrtxv9xpzzsrext2ivwtp7z99z90ttaf52" timestamp="1504798755"&gt;7781&lt;/key&gt;&lt;/foreign-keys&gt;&lt;ref-type name="Electronic Article"&gt;43&lt;/ref-type&gt;&lt;contributors&gt;&lt;authors&gt;&lt;author&gt;United Nations Office on Drugs and Crime,&lt;/author&gt;&lt;/authors&gt;&lt;/contributors&gt;&lt;titles&gt;&lt;title&gt;Policy Brief - Women who inject drugs and HIV: Addressing specific needs&lt;/title&gt;&lt;/titles&gt;&lt;dates&gt;&lt;year&gt;2014&lt;/year&gt;&lt;pub-dates&gt;&lt;date&gt;June 25, 2017&lt;/date&gt;&lt;/pub-dates&gt;&lt;/dates&gt;&lt;work-type&gt;Policy Brief&lt;/work-type&gt;&lt;urls&gt;&lt;related-urls&gt;&lt;url&gt;http://www.unodc.org/documents/hiv-aids/publications/WOMEN_POLICY_BRIEF2014.pdf&lt;/url&gt;&lt;/related-urls&gt;&lt;/urls&gt;&lt;/record&gt;&lt;/Cite&gt;&lt;/EndNote&gt;</w:instrText>
      </w:r>
      <w:r w:rsidR="0064717B" w:rsidRPr="000256C0">
        <w:fldChar w:fldCharType="separate"/>
      </w:r>
      <w:r w:rsidR="0064717B" w:rsidRPr="000256C0">
        <w:rPr>
          <w:noProof/>
          <w:vertAlign w:val="superscript"/>
        </w:rPr>
        <w:t>2</w:t>
      </w:r>
      <w:r w:rsidR="0064717B" w:rsidRPr="000256C0">
        <w:fldChar w:fldCharType="end"/>
      </w:r>
      <w:r w:rsidR="0064717B" w:rsidRPr="000256C0">
        <w:t xml:space="preserve"> </w:t>
      </w:r>
      <w:r w:rsidR="00990612">
        <w:t>In the U.S., 2015 National HIV Behavioral Surveillance (NHBS) data show that 34% of recently initiated PWID (first injected between 2010 and 2015) were women</w:t>
      </w:r>
      <w:r w:rsidR="006F3F29">
        <w:t>.</w:t>
      </w:r>
      <w:r w:rsidR="00990612">
        <w:fldChar w:fldCharType="begin"/>
      </w:r>
      <w:r w:rsidR="00F323AD">
        <w:instrText xml:space="preserve"> ADDIN EN.CITE &lt;EndNote&gt;&lt;Cite&gt;&lt;Author&gt;Wejnert&lt;/Author&gt;&lt;Year&gt;2016&lt;/Year&gt;&lt;RecNum&gt;7233&lt;/RecNum&gt;&lt;DisplayText&gt;&lt;style face="superscript"&gt;3&lt;/style&gt;&lt;/DisplayText&gt;&lt;record&gt;&lt;rec-number&gt;7233&lt;/rec-number&gt;&lt;foreign-keys&gt;&lt;key app="EN" db-id="0xrrtxv9xpzzsrext2ivwtp7z99z90ttaf52" timestamp="1481051641"&gt;7233&lt;/key&gt;&lt;/foreign-keys&gt;&lt;ref-type name="Journal Article"&gt;17&lt;/ref-type&gt;&lt;contributors&gt;&lt;authors&gt;&lt;author&gt;Cyprian Wejnert&lt;/author&gt;&lt;author&gt;Kristen L. Hess&lt;/author&gt;&lt;author&gt;H. Irene Hall&lt;/author&gt;&lt;author&gt;Michelle Van Handel&lt;/author&gt;&lt;author&gt;Demorah Hayes&lt;/author&gt;&lt;author&gt;Paul Fulton Jr&lt;/author&gt;&lt;author&gt;Qian An&lt;/author&gt;&lt;author&gt;Linda J. Koenig&lt;/author&gt;&lt;author&gt;Joseph Prejean&lt;/author&gt;&lt;author&gt;Linda A. Valleroy&lt;/author&gt;&lt;/authors&gt;&lt;/contributors&gt;&lt;titles&gt;&lt;title&gt;Vital Signs: Trends in HIV diagnoses, risk behaviors, and prevention among persons who inject drugs - United States&lt;/title&gt;&lt;secondary-title&gt;MMWR Morbidity and Mortality Weekly Report&lt;/secondary-title&gt;&lt;/titles&gt;&lt;periodical&gt;&lt;full-title&gt;MMWR Morbidity and Mortality Weekly Report&lt;/full-title&gt;&lt;/periodical&gt;&lt;pages&gt;1336-1342&lt;/pages&gt;&lt;volume&gt;65&lt;/volume&gt;&lt;dates&gt;&lt;year&gt;2016&lt;/year&gt;&lt;/dates&gt;&lt;urls&gt;&lt;related-urls&gt;&lt;url&gt;http://www.cdc.gov/mmwr/volumes/65/wr/mm6547e1.htm&lt;/url&gt;&lt;/related-urls&gt;&lt;/urls&gt;&lt;electronic-resource-num&gt;10.15585/mmwr.mm6547e1&lt;/electronic-resource-num&gt;&lt;/record&gt;&lt;/Cite&gt;&lt;/EndNote&gt;</w:instrText>
      </w:r>
      <w:r w:rsidR="00990612">
        <w:fldChar w:fldCharType="separate"/>
      </w:r>
      <w:r w:rsidR="00990612" w:rsidRPr="00990612">
        <w:rPr>
          <w:noProof/>
          <w:vertAlign w:val="superscript"/>
        </w:rPr>
        <w:t>3</w:t>
      </w:r>
      <w:r w:rsidR="00990612">
        <w:fldChar w:fldCharType="end"/>
      </w:r>
      <w:r w:rsidR="00990612">
        <w:t xml:space="preserve"> </w:t>
      </w:r>
      <w:r w:rsidR="005C2586" w:rsidRPr="000256C0">
        <w:t>W</w:t>
      </w:r>
      <w:r w:rsidR="0064717B" w:rsidRPr="000256C0">
        <w:t>WID</w:t>
      </w:r>
      <w:r w:rsidR="00EE3506" w:rsidRPr="000256C0">
        <w:t xml:space="preserve"> have substantially different needs and face higher risks for </w:t>
      </w:r>
      <w:r w:rsidR="00A03C4E" w:rsidRPr="000256C0">
        <w:t xml:space="preserve">HIV, </w:t>
      </w:r>
      <w:r w:rsidR="00624CE7" w:rsidRPr="000256C0">
        <w:t>hepatitis B (</w:t>
      </w:r>
      <w:r w:rsidR="00A03C4E" w:rsidRPr="000256C0">
        <w:t>HBV</w:t>
      </w:r>
      <w:r w:rsidR="00624CE7" w:rsidRPr="000256C0">
        <w:t>)</w:t>
      </w:r>
      <w:r w:rsidR="00FC2456" w:rsidRPr="000256C0">
        <w:t xml:space="preserve">, and </w:t>
      </w:r>
      <w:r w:rsidR="00624CE7" w:rsidRPr="000256C0">
        <w:t xml:space="preserve">hepatitis </w:t>
      </w:r>
      <w:r w:rsidR="00FD4D64">
        <w:t xml:space="preserve">C </w:t>
      </w:r>
      <w:r w:rsidR="00624CE7" w:rsidRPr="000256C0">
        <w:t>(</w:t>
      </w:r>
      <w:r w:rsidR="00A03C4E" w:rsidRPr="000256C0">
        <w:t>HCV</w:t>
      </w:r>
      <w:r w:rsidR="00624CE7" w:rsidRPr="000256C0">
        <w:t>) infections</w:t>
      </w:r>
      <w:r w:rsidR="00FC2456" w:rsidRPr="000256C0">
        <w:t xml:space="preserve"> than men who inject drugs</w:t>
      </w:r>
      <w:r w:rsidR="006F3F29">
        <w:t>.</w:t>
      </w:r>
      <w:r w:rsidR="00A03C4E" w:rsidRPr="000256C0">
        <w:fldChar w:fldCharType="begin">
          <w:fldData xml:space="preserve">PEVuZE5vdGU+PENpdGU+PEF1dGhvcj5Sb2JlcnRzPC9BdXRob3I+PFllYXI+MjAxMDwvWWVhcj48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</w:fldData>
        </w:fldChar>
      </w:r>
      <w:r w:rsidR="00D233F1">
        <w:instrText xml:space="preserve"> ADDIN EN.CITE </w:instrText>
      </w:r>
      <w:r w:rsidR="00D233F1">
        <w:fldChar w:fldCharType="begin">
          <w:fldData xml:space="preserve">PEVuZE5vdGU+PENpdGU+PEF1dGhvcj5Sb2JlcnRzPC9BdXRob3I+PFllYXI+MjAxMDwvWWVhcj48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</w:fldData>
        </w:fldChar>
      </w:r>
      <w:r w:rsidR="00D233F1">
        <w:instrText xml:space="preserve"> ADDIN EN.CITE.DATA </w:instrText>
      </w:r>
      <w:r w:rsidR="00D233F1">
        <w:fldChar w:fldCharType="end"/>
      </w:r>
      <w:r w:rsidR="00A03C4E" w:rsidRPr="000256C0">
        <w:fldChar w:fldCharType="separate"/>
      </w:r>
      <w:r w:rsidR="00990612" w:rsidRPr="00990612">
        <w:rPr>
          <w:noProof/>
          <w:vertAlign w:val="superscript"/>
        </w:rPr>
        <w:t>2,4-16</w:t>
      </w:r>
      <w:r w:rsidR="00A03C4E" w:rsidRPr="000256C0">
        <w:fldChar w:fldCharType="end"/>
      </w:r>
      <w:r w:rsidR="00E12A2D">
        <w:t xml:space="preserve"> </w:t>
      </w:r>
      <w:r w:rsidR="00EE3506" w:rsidRPr="000256C0">
        <w:t xml:space="preserve">However, the literature </w:t>
      </w:r>
      <w:r w:rsidR="00D12B3A" w:rsidRPr="000256C0">
        <w:t>rarely</w:t>
      </w:r>
      <w:r w:rsidR="00EE3506" w:rsidRPr="000256C0">
        <w:t xml:space="preserve"> </w:t>
      </w:r>
      <w:r w:rsidR="00EE3506" w:rsidRPr="008450C2">
        <w:rPr>
          <w:color w:val="1A1A18"/>
        </w:rPr>
        <w:t>distinguish</w:t>
      </w:r>
      <w:r w:rsidR="00912F7A">
        <w:rPr>
          <w:color w:val="1A1A18"/>
        </w:rPr>
        <w:t>es</w:t>
      </w:r>
      <w:r w:rsidR="00EE3506" w:rsidRPr="008450C2">
        <w:rPr>
          <w:color w:val="1A1A18"/>
        </w:rPr>
        <w:t xml:space="preserve"> between </w:t>
      </w:r>
      <w:r w:rsidR="00A829B4">
        <w:rPr>
          <w:color w:val="1A1A18"/>
        </w:rPr>
        <w:t>men</w:t>
      </w:r>
      <w:r w:rsidR="00A829B4" w:rsidRPr="000256C0">
        <w:rPr>
          <w:color w:val="1A1A18"/>
        </w:rPr>
        <w:t xml:space="preserve"> </w:t>
      </w:r>
      <w:r w:rsidR="00FC2456" w:rsidRPr="000256C0">
        <w:rPr>
          <w:color w:val="1A1A18"/>
        </w:rPr>
        <w:t xml:space="preserve">and </w:t>
      </w:r>
      <w:r w:rsidR="00A829B4">
        <w:rPr>
          <w:color w:val="1A1A18"/>
        </w:rPr>
        <w:t>women</w:t>
      </w:r>
      <w:r w:rsidR="00FC2456" w:rsidRPr="000256C0">
        <w:rPr>
          <w:color w:val="1A1A18"/>
        </w:rPr>
        <w:t xml:space="preserve"> </w:t>
      </w:r>
      <w:r w:rsidR="00EE3506" w:rsidRPr="008450C2">
        <w:rPr>
          <w:color w:val="1A1A18"/>
        </w:rPr>
        <w:t>when discussing prevalence, needs, risks and outcomes of injection drug use.</w:t>
      </w:r>
      <w:r w:rsidR="003B13EA" w:rsidRPr="000256C0">
        <w:rPr>
          <w:color w:val="1A1A18"/>
        </w:rPr>
        <w:t xml:space="preserve"> </w:t>
      </w:r>
      <w:r w:rsidR="008A0594" w:rsidRPr="008450C2">
        <w:rPr>
          <w:color w:val="1A1A18"/>
        </w:rPr>
        <w:t>This has led to a possible underrepresentation of the specific issues that</w:t>
      </w:r>
      <w:r w:rsidR="00F3511B" w:rsidRPr="008450C2">
        <w:rPr>
          <w:color w:val="1A1A18"/>
        </w:rPr>
        <w:t xml:space="preserve"> </w:t>
      </w:r>
      <w:r w:rsidR="005C2586" w:rsidRPr="000256C0">
        <w:rPr>
          <w:color w:val="1A1A18"/>
        </w:rPr>
        <w:t>W</w:t>
      </w:r>
      <w:r w:rsidR="00F3511B" w:rsidRPr="008450C2">
        <w:rPr>
          <w:color w:val="1A1A18"/>
        </w:rPr>
        <w:t>WID</w:t>
      </w:r>
      <w:r w:rsidR="008A0594" w:rsidRPr="008450C2">
        <w:rPr>
          <w:color w:val="1A1A18"/>
        </w:rPr>
        <w:t xml:space="preserve"> face and a gap in appropriate </w:t>
      </w:r>
      <w:r w:rsidR="00D12B3A" w:rsidRPr="000256C0">
        <w:rPr>
          <w:color w:val="1A1A18"/>
        </w:rPr>
        <w:t>interventions</w:t>
      </w:r>
      <w:r w:rsidR="00C87302" w:rsidRPr="000256C0">
        <w:rPr>
          <w:color w:val="1A1A18"/>
        </w:rPr>
        <w:t xml:space="preserve"> and policy development</w:t>
      </w:r>
      <w:r w:rsidR="006F3F29">
        <w:rPr>
          <w:color w:val="1A1A18"/>
        </w:rPr>
        <w:t>.</w:t>
      </w:r>
      <w:r w:rsidR="008A0594" w:rsidRPr="008450C2">
        <w:rPr>
          <w:color w:val="1A1A18"/>
        </w:rPr>
        <w:fldChar w:fldCharType="begin">
          <w:fldData xml:space="preserve">PEVuZE5vdGU+PENpdGU+PEF1dGhvcj5Sb2JlcnRzPC9BdXRob3I+PFllYXI+MjAxMDwvWWVhcj48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</w:fldData>
        </w:fldChar>
      </w:r>
      <w:r w:rsidR="0046170B">
        <w:rPr>
          <w:color w:val="1A1A18"/>
        </w:rPr>
        <w:instrText xml:space="preserve"> ADDIN EN.CITE </w:instrText>
      </w:r>
      <w:r w:rsidR="0046170B">
        <w:rPr>
          <w:color w:val="1A1A18"/>
        </w:rPr>
        <w:fldChar w:fldCharType="begin">
          <w:fldData xml:space="preserve">PEVuZE5vdGU+PENpdGU+PEF1dGhvcj5Sb2JlcnRzPC9BdXRob3I+PFllYXI+MjAxMDwvWWVhcj48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</w:fldData>
        </w:fldChar>
      </w:r>
      <w:r w:rsidR="0046170B">
        <w:rPr>
          <w:color w:val="1A1A18"/>
        </w:rPr>
        <w:instrText xml:space="preserve"> ADDIN EN.CITE.DATA </w:instrText>
      </w:r>
      <w:r w:rsidR="0046170B">
        <w:rPr>
          <w:color w:val="1A1A18"/>
        </w:rPr>
      </w:r>
      <w:r w:rsidR="0046170B">
        <w:rPr>
          <w:color w:val="1A1A18"/>
        </w:rPr>
        <w:fldChar w:fldCharType="end"/>
      </w:r>
      <w:r w:rsidR="008A0594" w:rsidRPr="008450C2">
        <w:rPr>
          <w:color w:val="1A1A18"/>
        </w:rPr>
      </w:r>
      <w:r w:rsidR="008A0594" w:rsidRPr="008450C2">
        <w:rPr>
          <w:color w:val="1A1A18"/>
        </w:rPr>
        <w:fldChar w:fldCharType="separate"/>
      </w:r>
      <w:r w:rsidR="0046170B" w:rsidRPr="0046170B">
        <w:rPr>
          <w:noProof/>
          <w:color w:val="1A1A18"/>
          <w:vertAlign w:val="superscript"/>
        </w:rPr>
        <w:t>4,17</w:t>
      </w:r>
      <w:r w:rsidR="008A0594" w:rsidRPr="008450C2">
        <w:rPr>
          <w:color w:val="1A1A18"/>
        </w:rPr>
        <w:fldChar w:fldCharType="end"/>
      </w:r>
      <w:r w:rsidR="00D12B3A" w:rsidRPr="000256C0">
        <w:t xml:space="preserve"> </w:t>
      </w:r>
    </w:p>
    <w:p w14:paraId="5A40FBD7" w14:textId="34A72CC8" w:rsidR="00D54022" w:rsidRDefault="00327597" w:rsidP="00601F00">
      <w:pPr>
        <w:widowControl/>
        <w:spacing w:line="480" w:lineRule="auto"/>
        <w:ind w:firstLine="720"/>
      </w:pPr>
      <w:r>
        <w:t>H</w:t>
      </w:r>
      <w:r w:rsidR="004742A7" w:rsidRPr="000256C0">
        <w:t xml:space="preserve">igher rates of HIV </w:t>
      </w:r>
      <w:r>
        <w:t xml:space="preserve">among WWID compared with </w:t>
      </w:r>
      <w:r w:rsidR="004742A7" w:rsidRPr="000256C0">
        <w:t>m</w:t>
      </w:r>
      <w:r>
        <w:t>en</w:t>
      </w:r>
      <w:r w:rsidR="004742A7" w:rsidRPr="000256C0">
        <w:t xml:space="preserve"> </w:t>
      </w:r>
      <w:r>
        <w:t xml:space="preserve">are often attributed to </w:t>
      </w:r>
      <w:r w:rsidR="004742A7" w:rsidRPr="000256C0">
        <w:t>dual risk fr</w:t>
      </w:r>
      <w:r w:rsidR="004742A7" w:rsidRPr="00F600D1">
        <w:t>om unsafe injection practices and condomless sex</w:t>
      </w:r>
      <w:r w:rsidR="004742A7">
        <w:t>.</w:t>
      </w:r>
      <w:r w:rsidR="004742A7" w:rsidRPr="000256C0">
        <w:rPr>
          <w:rFonts w:eastAsiaTheme="minorHAnsi"/>
        </w:rPr>
        <w:fldChar w:fldCharType="begin">
          <w:fldData xml:space="preserve">PEVuZE5vdGU+PENpdGU+PEF1dGhvcj5FdmFuczwvQXV0aG9yPjxZZWFyPjIwMDM8L1llYXI+PFJl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</w:fldData>
        </w:fldChar>
      </w:r>
      <w:r w:rsidR="0046170B">
        <w:rPr>
          <w:rFonts w:eastAsiaTheme="minorHAnsi"/>
        </w:rPr>
        <w:instrText xml:space="preserve"> ADDIN EN.CITE </w:instrText>
      </w:r>
      <w:r w:rsidR="0046170B">
        <w:rPr>
          <w:rFonts w:eastAsiaTheme="minorHAnsi"/>
        </w:rPr>
        <w:fldChar w:fldCharType="begin">
          <w:fldData xml:space="preserve">PEVuZE5vdGU+PENpdGU+PEF1dGhvcj5FdmFuczwvQXV0aG9yPjxZZWFyPjIwMDM8L1llYXI+PFJl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</w:fldData>
        </w:fldChar>
      </w:r>
      <w:r w:rsidR="0046170B">
        <w:rPr>
          <w:rFonts w:eastAsiaTheme="minorHAnsi"/>
        </w:rPr>
        <w:instrText xml:space="preserve"> ADDIN EN.CITE.DATA </w:instrText>
      </w:r>
      <w:r w:rsidR="0046170B">
        <w:rPr>
          <w:rFonts w:eastAsiaTheme="minorHAnsi"/>
        </w:rPr>
      </w:r>
      <w:r w:rsidR="0046170B">
        <w:rPr>
          <w:rFonts w:eastAsiaTheme="minorHAnsi"/>
        </w:rPr>
        <w:fldChar w:fldCharType="end"/>
      </w:r>
      <w:r w:rsidR="004742A7" w:rsidRPr="000256C0">
        <w:rPr>
          <w:rFonts w:eastAsiaTheme="minorHAnsi"/>
        </w:rPr>
      </w:r>
      <w:r w:rsidR="004742A7" w:rsidRPr="000256C0">
        <w:rPr>
          <w:rFonts w:eastAsiaTheme="minorHAnsi"/>
        </w:rPr>
        <w:fldChar w:fldCharType="separate"/>
      </w:r>
      <w:r w:rsidR="0046170B" w:rsidRPr="0046170B">
        <w:rPr>
          <w:rFonts w:eastAsiaTheme="minorHAnsi"/>
          <w:noProof/>
          <w:vertAlign w:val="superscript"/>
        </w:rPr>
        <w:t>9,16,18-20</w:t>
      </w:r>
      <w:r w:rsidR="004742A7" w:rsidRPr="000256C0">
        <w:rPr>
          <w:rFonts w:eastAsiaTheme="minorHAnsi"/>
        </w:rPr>
        <w:fldChar w:fldCharType="end"/>
      </w:r>
      <w:r w:rsidR="000309E9">
        <w:t xml:space="preserve"> </w:t>
      </w:r>
      <w:r w:rsidRPr="00F600D1">
        <w:rPr>
          <w:bCs/>
          <w:kern w:val="36"/>
        </w:rPr>
        <w:t>D</w:t>
      </w:r>
      <w:r w:rsidRPr="00F600D1">
        <w:t>ependence on partners for drugs, housing, or financial stability may increase women’s vulnerability and decrease their ability to negotiate safer sex</w:t>
      </w:r>
      <w:r>
        <w:t>.</w:t>
      </w:r>
      <w:r w:rsidRPr="00F600D1">
        <w:fldChar w:fldCharType="begin">
          <w:fldData xml:space="preserve">PEVuZE5vdGU+PENpdGU+PEF1dGhvcj5FbC1CYXNzZWw8L0F1dGhvcj48WWVhcj4yMDE0PC9ZZWFy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=
</w:fldData>
        </w:fldChar>
      </w:r>
      <w:r w:rsidR="0046170B">
        <w:instrText xml:space="preserve"> ADDIN EN.CITE </w:instrText>
      </w:r>
      <w:r w:rsidR="0046170B">
        <w:fldChar w:fldCharType="begin">
          <w:fldData xml:space="preserve">PEVuZE5vdGU+PENpdGU+PEF1dGhvcj5FbC1CYXNzZWw8L0F1dGhvcj48WWVhcj4yMDE0PC9ZZWFy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=
</w:fldData>
        </w:fldChar>
      </w:r>
      <w:r w:rsidR="0046170B">
        <w:instrText xml:space="preserve"> ADDIN EN.CITE.DATA </w:instrText>
      </w:r>
      <w:r w:rsidR="0046170B">
        <w:fldChar w:fldCharType="end"/>
      </w:r>
      <w:r w:rsidRPr="00F600D1">
        <w:fldChar w:fldCharType="separate"/>
      </w:r>
      <w:r w:rsidR="0046170B" w:rsidRPr="0046170B">
        <w:rPr>
          <w:noProof/>
          <w:vertAlign w:val="superscript"/>
        </w:rPr>
        <w:t>21,22</w:t>
      </w:r>
      <w:r w:rsidRPr="00F600D1">
        <w:fldChar w:fldCharType="end"/>
      </w:r>
      <w:r>
        <w:t xml:space="preserve"> </w:t>
      </w:r>
      <w:r w:rsidRPr="00F600D1">
        <w:rPr>
          <w:rFonts w:eastAsiaTheme="minorHAnsi"/>
        </w:rPr>
        <w:t>Moreover, s</w:t>
      </w:r>
      <w:r w:rsidRPr="00F600D1">
        <w:t>ex work is common among WWID,</w:t>
      </w:r>
      <w:r w:rsidR="00332157">
        <w:fldChar w:fldCharType="begin">
          <w:fldData xml:space="preserve">PEVuZE5vdGU+PENpdGU+PEF1dGhvcj5Sb2JlcnRzPC9BdXRob3I+PFllYXI+MjAxMDwvWWVhcj48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</w:fldData>
        </w:fldChar>
      </w:r>
      <w:r w:rsidR="00DC01CF">
        <w:instrText xml:space="preserve"> ADDIN EN.CITE </w:instrText>
      </w:r>
      <w:r w:rsidR="00DC01CF">
        <w:fldChar w:fldCharType="begin">
          <w:fldData xml:space="preserve">PEVuZE5vdGU+PENpdGU+PEF1dGhvcj5Sb2JlcnRzPC9BdXRob3I+PFllYXI+MjAxMDwvWWVhcj48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</w:fldData>
        </w:fldChar>
      </w:r>
      <w:r w:rsidR="00DC01CF">
        <w:instrText xml:space="preserve"> ADDIN EN.CITE.DATA </w:instrText>
      </w:r>
      <w:r w:rsidR="00DC01CF">
        <w:fldChar w:fldCharType="end"/>
      </w:r>
      <w:r w:rsidR="00332157">
        <w:fldChar w:fldCharType="separate"/>
      </w:r>
      <w:r w:rsidR="00DC01CF" w:rsidRPr="00DC01CF">
        <w:rPr>
          <w:noProof/>
          <w:vertAlign w:val="superscript"/>
        </w:rPr>
        <w:t>4,23</w:t>
      </w:r>
      <w:r w:rsidR="00332157">
        <w:fldChar w:fldCharType="end"/>
      </w:r>
      <w:r w:rsidRPr="00F600D1">
        <w:t xml:space="preserve"> and WWID sex workers are more likely to share syringes and other injection paraphernalia</w:t>
      </w:r>
      <w:r w:rsidR="00332157">
        <w:t>,</w:t>
      </w:r>
      <w:r w:rsidR="00332157">
        <w:fldChar w:fldCharType="begin">
          <w:fldData xml:space="preserve">PEVuZE5vdGU+PENpdGU+PEF1dGhvcj5TcGl0dGFsPC9BdXRob3I+PFllYXI+MjAwMzwvWWVhcj48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=
</w:fldData>
        </w:fldChar>
      </w:r>
      <w:r w:rsidR="00DC01CF">
        <w:instrText xml:space="preserve"> ADDIN EN.CITE </w:instrText>
      </w:r>
      <w:r w:rsidR="00DC01CF">
        <w:fldChar w:fldCharType="begin">
          <w:fldData xml:space="preserve">PEVuZE5vdGU+PENpdGU+PEF1dGhvcj5TcGl0dGFsPC9BdXRob3I+PFllYXI+MjAwMzwvWWVhcj48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=
</w:fldData>
        </w:fldChar>
      </w:r>
      <w:r w:rsidR="00DC01CF">
        <w:instrText xml:space="preserve"> ADDIN EN.CITE.DATA </w:instrText>
      </w:r>
      <w:r w:rsidR="00DC01CF">
        <w:fldChar w:fldCharType="end"/>
      </w:r>
      <w:r w:rsidR="00332157">
        <w:fldChar w:fldCharType="separate"/>
      </w:r>
      <w:r w:rsidR="00DC01CF" w:rsidRPr="00DC01CF">
        <w:rPr>
          <w:noProof/>
          <w:vertAlign w:val="superscript"/>
        </w:rPr>
        <w:t>24,25</w:t>
      </w:r>
      <w:r w:rsidR="00332157">
        <w:fldChar w:fldCharType="end"/>
      </w:r>
      <w:r w:rsidRPr="00F600D1">
        <w:t xml:space="preserve"> have </w:t>
      </w:r>
      <w:r>
        <w:t>condomless</w:t>
      </w:r>
      <w:r w:rsidRPr="00F600D1">
        <w:t xml:space="preserve"> sex with their clients as well as their intimate partners</w:t>
      </w:r>
      <w:r>
        <w:t>,</w:t>
      </w:r>
      <w:r w:rsidR="00900199">
        <w:fldChar w:fldCharType="begin">
          <w:fldData xml:space="preserve">PEVuZE5vdGU+PENpdGU+PEF1dGhvcj5TaGFubm9uPC9BdXRob3I+PFllYXI+MjAxMDwvWWVhcj48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</w:fldData>
        </w:fldChar>
      </w:r>
      <w:r w:rsidR="00DB35B2">
        <w:instrText xml:space="preserve"> ADDIN EN.CITE </w:instrText>
      </w:r>
      <w:r w:rsidR="00DB35B2">
        <w:fldChar w:fldCharType="begin">
          <w:fldData xml:space="preserve">PEVuZE5vdGU+PENpdGU+PEF1dGhvcj5TaGFubm9uPC9BdXRob3I+PFllYXI+MjAxMDwvWWVhcj48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</w:fldData>
        </w:fldChar>
      </w:r>
      <w:r w:rsidR="00DB35B2">
        <w:instrText xml:space="preserve"> ADDIN EN.CITE.DATA </w:instrText>
      </w:r>
      <w:r w:rsidR="00DB35B2">
        <w:fldChar w:fldCharType="end"/>
      </w:r>
      <w:r w:rsidR="00900199">
        <w:fldChar w:fldCharType="separate"/>
      </w:r>
      <w:r w:rsidR="00900199" w:rsidRPr="00900199">
        <w:rPr>
          <w:noProof/>
          <w:vertAlign w:val="superscript"/>
        </w:rPr>
        <w:t>26,27</w:t>
      </w:r>
      <w:r w:rsidR="00900199">
        <w:fldChar w:fldCharType="end"/>
      </w:r>
      <w:r>
        <w:t xml:space="preserve"> experience compounded stigma from both drug use and sex work,</w:t>
      </w:r>
      <w:r>
        <w:fldChar w:fldCharType="begin"/>
      </w:r>
      <w:r w:rsidR="00900199">
        <w:instrText xml:space="preserve"> ADDIN EN.CITE &lt;EndNote&gt;&lt;Cite&gt;&lt;Author&gt;Shannon&lt;/Author&gt;&lt;Year&gt;2014&lt;/Year&gt;&lt;RecNum&gt;7799&lt;/RecNum&gt;&lt;DisplayText&gt;&lt;style face="superscript"&gt;28&lt;/style&gt;&lt;/DisplayText&gt;&lt;record&gt;&lt;rec-number&gt;7799&lt;/rec-number&gt;&lt;foreign-keys&gt;&lt;key app="EN" db-id="0xrrtxv9xpzzsrext2ivwtp7z99z90ttaf52" timestamp="1504798760"&gt;7799&lt;/key&gt;&lt;/foreign-keys&gt;&lt;ref-type name="Journal Article"&gt;17&lt;/ref-type&gt;&lt;contributors&gt;&lt;authors&gt;&lt;author&gt;Shannon, K.&lt;/author&gt;&lt;author&gt;Goldenberg, S. M.&lt;/author&gt;&lt;author&gt;Deering, K. N.&lt;/author&gt;&lt;author&gt;Strathdee, S. A.&lt;/author&gt;&lt;/authors&gt;&lt;/contributors&gt;&lt;auth-address&gt;aGender and Sexual Health Initiative, British Columbia Centre for Excellence in HIV/AIDS bDepartment of Medicine, University of British Columbia, Vancouver, British Columbia, Canada cGlobal Health Sciences, University of California San Diego School of Medicine, San Diego, USA.&lt;/auth-address&gt;&lt;titles&gt;&lt;title&gt;HIV infection among female sex workers in concentrated and high prevalence epidemics: why a structural determinants framework is needed&lt;/title&gt;&lt;secondary-title&gt;Curr Opin HIV AIDS&lt;/secondary-title&gt;&lt;/titles&gt;&lt;periodical&gt;&lt;full-title&gt;Curr Opin HIV AIDS&lt;/full-title&gt;&lt;/periodical&gt;&lt;pages&gt;174-82&lt;/pages&gt;&lt;volume&gt;9&lt;/volume&gt;&lt;number&gt;2&lt;/number&gt;&lt;keywords&gt;&lt;keyword&gt;Female&lt;/keyword&gt;&lt;keyword&gt;*HIV Infections/epidemiology/prevention &amp;amp; control/transmission&lt;/keyword&gt;&lt;keyword&gt;Humans&lt;/keyword&gt;&lt;keyword&gt;Models, Biological&lt;/keyword&gt;&lt;keyword&gt;Prevalence&lt;/keyword&gt;&lt;keyword&gt;*Sex Workers&lt;/keyword&gt;&lt;/keywords&gt;&lt;dates&gt;&lt;year&gt;2014&lt;/year&gt;&lt;pub-dates&gt;&lt;date&gt;Mar&lt;/date&gt;&lt;/pub-dates&gt;&lt;/dates&gt;&lt;isbn&gt;1746-6318 (Electronic)&amp;#xD;1746-630X (Linking)&lt;/isbn&gt;&lt;accession-num&gt;24464089&lt;/accession-num&gt;&lt;urls&gt;&lt;related-urls&gt;&lt;url&gt;https://www.ncbi.nlm.nih.gov/pubmed/24464089&lt;/url&gt;&lt;/related-urls&gt;&lt;/urls&gt;&lt;custom2&gt;PMC4286412&lt;/custom2&gt;&lt;electronic-resource-num&gt;10.1097/COH.0000000000000042&lt;/electronic-resource-num&gt;&lt;/record&gt;&lt;/Cite&gt;&lt;/EndNote&gt;</w:instrText>
      </w:r>
      <w:r>
        <w:fldChar w:fldCharType="separate"/>
      </w:r>
      <w:r w:rsidR="00900199" w:rsidRPr="00900199">
        <w:rPr>
          <w:noProof/>
          <w:vertAlign w:val="superscript"/>
        </w:rPr>
        <w:t>28</w:t>
      </w:r>
      <w:r>
        <w:fldChar w:fldCharType="end"/>
      </w:r>
      <w:r>
        <w:t xml:space="preserve"> and </w:t>
      </w:r>
      <w:r w:rsidRPr="00F600D1">
        <w:t>have higher rates of STIs</w:t>
      </w:r>
      <w:r>
        <w:t>.</w:t>
      </w:r>
      <w:r w:rsidRPr="00F600D1">
        <w:fldChar w:fldCharType="begin">
          <w:fldData xml:space="preserve">PEVuZE5vdGU+PENpdGU+PEF1dGhvcj5BemltPC9BdXRob3I+PFllYXI+MjAxNTwvWWVhcj48UmVj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</w:fldData>
        </w:fldChar>
      </w:r>
      <w:r w:rsidR="00900199">
        <w:instrText xml:space="preserve"> ADDIN EN.CITE </w:instrText>
      </w:r>
      <w:r w:rsidR="00900199">
        <w:fldChar w:fldCharType="begin">
          <w:fldData xml:space="preserve">PEVuZE5vdGU+PENpdGU+PEF1dGhvcj5BemltPC9BdXRob3I+PFllYXI+MjAxNTwvWWVhcj48UmVj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</w:fldData>
        </w:fldChar>
      </w:r>
      <w:r w:rsidR="00900199">
        <w:instrText xml:space="preserve"> ADDIN EN.CITE.DATA </w:instrText>
      </w:r>
      <w:r w:rsidR="00900199">
        <w:fldChar w:fldCharType="end"/>
      </w:r>
      <w:r w:rsidRPr="00F600D1">
        <w:fldChar w:fldCharType="separate"/>
      </w:r>
      <w:r w:rsidR="00900199" w:rsidRPr="00900199">
        <w:rPr>
          <w:noProof/>
          <w:vertAlign w:val="superscript"/>
        </w:rPr>
        <w:t>6,26</w:t>
      </w:r>
      <w:r w:rsidRPr="00F600D1">
        <w:fldChar w:fldCharType="end"/>
      </w:r>
      <w:r>
        <w:t xml:space="preserve"> </w:t>
      </w:r>
      <w:r w:rsidR="007C1E5B">
        <w:t xml:space="preserve">Yet, </w:t>
      </w:r>
      <w:r w:rsidR="004742A7" w:rsidRPr="00D54022">
        <w:t>access to prevention services</w:t>
      </w:r>
      <w:r w:rsidR="004742A7">
        <w:t xml:space="preserve"> may be limited by a number of factors</w:t>
      </w:r>
      <w:r w:rsidR="004742A7" w:rsidRPr="00F600D1">
        <w:rPr>
          <w:rFonts w:eastAsiaTheme="minorHAnsi"/>
        </w:rPr>
        <w:fldChar w:fldCharType="begin"/>
      </w:r>
      <w:r w:rsidR="005256E6">
        <w:rPr>
          <w:rFonts w:eastAsiaTheme="minorHAnsi"/>
        </w:rPr>
        <w:instrText xml:space="preserve"> ADDIN EN.CITE &lt;EndNote&gt;&lt;Cite&gt;&lt;Author&gt;United Nations Office on Drugs and Crime&lt;/Author&gt;&lt;Year&gt;2014&lt;/Year&gt;&lt;RecNum&gt;7781&lt;/RecNum&gt;&lt;DisplayText&gt;&lt;style face="superscript"&gt;2&lt;/style&gt;&lt;/DisplayText&gt;&lt;record&gt;&lt;rec-number&gt;7781&lt;/rec-number&gt;&lt;foreign-keys&gt;&lt;key app="EN" db-id="0xrrtxv9xpzzsrext2ivwtp7z99z90ttaf52" timestamp="1504798755"&gt;7781&lt;/key&gt;&lt;/foreign-keys&gt;&lt;ref-type name="Electronic Article"&gt;43&lt;/ref-type&gt;&lt;contributors&gt;&lt;authors&gt;&lt;author&gt;United Nations Office on Drugs and Crime,&lt;/author&gt;&lt;/authors&gt;&lt;/contributors&gt;&lt;titles&gt;&lt;title&gt;Policy Brief - Women who inject drugs and HIV: Addressing specific needs&lt;/title&gt;&lt;/titles&gt;&lt;dates&gt;&lt;year&gt;2014&lt;/year&gt;&lt;pub-dates&gt;&lt;date&gt;June 25, 2017&lt;/date&gt;&lt;/pub-dates&gt;&lt;/dates&gt;&lt;work-type&gt;Policy Brief&lt;/work-type&gt;&lt;urls&gt;&lt;related-urls&gt;&lt;url&gt;http://www.unodc.org/documents/hiv-aids/publications/WOMEN_POLICY_BRIEF2014.pdf&lt;/url&gt;&lt;/related-urls&gt;&lt;/urls&gt;&lt;/record&gt;&lt;/Cite&gt;&lt;/EndNote&gt;</w:instrText>
      </w:r>
      <w:r w:rsidR="004742A7" w:rsidRPr="00F600D1">
        <w:rPr>
          <w:rFonts w:eastAsiaTheme="minorHAnsi"/>
        </w:rPr>
        <w:fldChar w:fldCharType="separate"/>
      </w:r>
      <w:r w:rsidR="004742A7" w:rsidRPr="00F600D1">
        <w:rPr>
          <w:rFonts w:eastAsiaTheme="minorHAnsi"/>
          <w:noProof/>
          <w:vertAlign w:val="superscript"/>
        </w:rPr>
        <w:t>2</w:t>
      </w:r>
      <w:r w:rsidR="004742A7" w:rsidRPr="00F600D1">
        <w:rPr>
          <w:rFonts w:eastAsiaTheme="minorHAnsi"/>
        </w:rPr>
        <w:fldChar w:fldCharType="end"/>
      </w:r>
      <w:r w:rsidR="004742A7">
        <w:t xml:space="preserve"> such as high levels of stigma, </w:t>
      </w:r>
      <w:r w:rsidR="004742A7" w:rsidRPr="00F600D1">
        <w:t xml:space="preserve">norms related to syringe </w:t>
      </w:r>
      <w:r w:rsidR="004742A7">
        <w:t xml:space="preserve">acquisition and </w:t>
      </w:r>
      <w:r w:rsidR="004742A7" w:rsidRPr="00F600D1">
        <w:t>sharing</w:t>
      </w:r>
      <w:r w:rsidR="004742A7">
        <w:t>,</w:t>
      </w:r>
      <w:r w:rsidR="004742A7" w:rsidRPr="00F600D1">
        <w:fldChar w:fldCharType="begin"/>
      </w:r>
      <w:r w:rsidR="004742A7">
        <w:instrText xml:space="preserve"> ADDIN EN.CITE &lt;EndNote&gt;&lt;Cite&gt;&lt;Author&gt;Davey-Rothwell&lt;/Author&gt;&lt;Year&gt;2007&lt;/Year&gt;&lt;RecNum&gt;7785&lt;/RecNum&gt;&lt;DisplayText&gt;&lt;style face="superscript"&gt;7&lt;/style&gt;&lt;/DisplayText&gt;&lt;record&gt;&lt;rec-number&gt;7785&lt;/rec-number&gt;&lt;foreign-keys&gt;&lt;key app="EN" db-id="0xrrtxv9xpzzsrext2ivwtp7z99z90ttaf52" timestamp="1504798755"&gt;7785&lt;/key&gt;&lt;/foreign-keys&gt;&lt;ref-type name="Journal Article"&gt;17&lt;/ref-type&gt;&lt;contributors&gt;&lt;authors&gt;&lt;author&gt;Davey-Rothwell, M. A.&lt;/author&gt;&lt;author&gt;Latkin, C. A.&lt;/author&gt;&lt;/authors&gt;&lt;/contributors&gt;&lt;auth-address&gt;Department of Health, Behavior and Society, Johns Hopkins University, Bloomberg School of Public Health, Baltimore, MD 21205, USA. mdavey@jhsph.edu&lt;/auth-address&gt;&lt;titles&gt;&lt;title&gt;Gender differences in social network influence among injection drug users: perceived norms and needle sharing&lt;/title&gt;&lt;secondary-title&gt;Journal of Urban Health&lt;/secondary-title&gt;&lt;/titles&gt;&lt;periodical&gt;&lt;full-title&gt;Journal of Urban Health&lt;/full-title&gt;&lt;abbr-1&gt;J. Urban Health&lt;/abbr-1&gt;&lt;abbr-2&gt;J Urban Health&lt;/abbr-2&gt;&lt;/periodical&gt;&lt;pages&gt;691-703&lt;/pages&gt;&lt;volume&gt;84&lt;/volume&gt;&lt;number&gt;5&lt;/number&gt;&lt;keywords&gt;&lt;keyword&gt;Adult&lt;/keyword&gt;&lt;keyword&gt;Baltimore&lt;/keyword&gt;&lt;keyword&gt;Female&lt;/keyword&gt;&lt;keyword&gt;HIV Infections/epidemiology&lt;/keyword&gt;&lt;keyword&gt;Humans&lt;/keyword&gt;&lt;keyword&gt;Logistic Models&lt;/keyword&gt;&lt;keyword&gt;Male&lt;/keyword&gt;&lt;keyword&gt;Needle Sharing/*psychology/*statistics &amp;amp; numerical data&lt;/keyword&gt;&lt;keyword&gt;Peer Group&lt;/keyword&gt;&lt;keyword&gt;Risk-Taking&lt;/keyword&gt;&lt;keyword&gt;Sex Factors&lt;/keyword&gt;&lt;keyword&gt;Sexual Behavior/psychology/statistics &amp;amp; numerical data&lt;/keyword&gt;&lt;keyword&gt;*Social Environment&lt;/keyword&gt;&lt;keyword&gt;*Social Support&lt;/keyword&gt;&lt;keyword&gt;Substance Abuse, Intravenous/*epidemiology/*psychology&lt;/keyword&gt;&lt;/keywords&gt;&lt;dates&gt;&lt;year&gt;2007&lt;/year&gt;&lt;pub-dates&gt;&lt;date&gt;Sep&lt;/date&gt;&lt;/pub-dates&gt;&lt;/dates&gt;&lt;isbn&gt;1099-3460 (Print)&amp;#xD;1099-3460 (Linking)&lt;/isbn&gt;&lt;accession-num&gt;17682947&lt;/accession-num&gt;&lt;urls&gt;&lt;related-urls&gt;&lt;url&gt;https://www.ncbi.nlm.nih.gov/pubmed/17682947&lt;/url&gt;&lt;/related-urls&gt;&lt;/urls&gt;&lt;custom2&gt;PMC2231854&lt;/custom2&gt;&lt;electronic-resource-num&gt;10.1007/s11524-007-9215-1&lt;/electronic-resource-num&gt;&lt;/record&gt;&lt;/Cite&gt;&lt;/EndNote&gt;</w:instrText>
      </w:r>
      <w:r w:rsidR="004742A7" w:rsidRPr="00F600D1">
        <w:fldChar w:fldCharType="separate"/>
      </w:r>
      <w:r w:rsidR="004742A7" w:rsidRPr="00990612">
        <w:rPr>
          <w:noProof/>
          <w:vertAlign w:val="superscript"/>
        </w:rPr>
        <w:t>7</w:t>
      </w:r>
      <w:r w:rsidR="004742A7" w:rsidRPr="00F600D1">
        <w:fldChar w:fldCharType="end"/>
      </w:r>
      <w:r w:rsidR="004742A7">
        <w:t xml:space="preserve"> </w:t>
      </w:r>
      <w:r w:rsidR="00F013DD">
        <w:t>intimate partner violence,</w:t>
      </w:r>
      <w:r w:rsidR="00F013DD" w:rsidRPr="00F600D1">
        <w:rPr>
          <w:bCs/>
          <w:kern w:val="36"/>
        </w:rPr>
        <w:fldChar w:fldCharType="begin">
          <w:fldData xml:space="preserve">PEVuZE5vdGU+PENpdGU+PEF1dGhvcj5XYWduZXI8L0F1dGhvcj48WWVhcj4yMDA5PC9ZZWFyPjxS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</w:fldData>
        </w:fldChar>
      </w:r>
      <w:r w:rsidR="00900199">
        <w:rPr>
          <w:bCs/>
          <w:kern w:val="36"/>
        </w:rPr>
        <w:instrText xml:space="preserve"> ADDIN EN.CITE </w:instrText>
      </w:r>
      <w:r w:rsidR="00900199">
        <w:rPr>
          <w:bCs/>
          <w:kern w:val="36"/>
        </w:rPr>
        <w:fldChar w:fldCharType="begin">
          <w:fldData xml:space="preserve">PEVuZE5vdGU+PENpdGU+PEF1dGhvcj5XYWduZXI8L0F1dGhvcj48WWVhcj4yMDA5PC9ZZWFyPjxS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</w:fldData>
        </w:fldChar>
      </w:r>
      <w:r w:rsidR="00900199">
        <w:rPr>
          <w:bCs/>
          <w:kern w:val="36"/>
        </w:rPr>
        <w:instrText xml:space="preserve"> ADDIN EN.CITE.DATA </w:instrText>
      </w:r>
      <w:r w:rsidR="00900199">
        <w:rPr>
          <w:bCs/>
          <w:kern w:val="36"/>
        </w:rPr>
      </w:r>
      <w:r w:rsidR="00900199">
        <w:rPr>
          <w:bCs/>
          <w:kern w:val="36"/>
        </w:rPr>
        <w:fldChar w:fldCharType="end"/>
      </w:r>
      <w:r w:rsidR="00F013DD" w:rsidRPr="00F600D1">
        <w:rPr>
          <w:bCs/>
          <w:kern w:val="36"/>
        </w:rPr>
      </w:r>
      <w:r w:rsidR="00F013DD" w:rsidRPr="00F600D1">
        <w:rPr>
          <w:bCs/>
          <w:kern w:val="36"/>
        </w:rPr>
        <w:fldChar w:fldCharType="separate"/>
      </w:r>
      <w:r w:rsidR="00900199" w:rsidRPr="00900199">
        <w:rPr>
          <w:bCs/>
          <w:noProof/>
          <w:kern w:val="36"/>
          <w:vertAlign w:val="superscript"/>
        </w:rPr>
        <w:t>13,22,26,29-31</w:t>
      </w:r>
      <w:r w:rsidR="00F013DD" w:rsidRPr="00F600D1">
        <w:rPr>
          <w:bCs/>
          <w:kern w:val="36"/>
        </w:rPr>
        <w:fldChar w:fldCharType="end"/>
      </w:r>
      <w:r w:rsidR="00F013DD">
        <w:rPr>
          <w:bCs/>
          <w:kern w:val="36"/>
        </w:rPr>
        <w:t xml:space="preserve"> </w:t>
      </w:r>
      <w:r w:rsidR="004742A7">
        <w:t>neighborhood violence and policing</w:t>
      </w:r>
      <w:r w:rsidR="00F013DD">
        <w:t>,</w:t>
      </w:r>
      <w:r w:rsidR="004742A7">
        <w:fldChar w:fldCharType="begin"/>
      </w:r>
      <w:r w:rsidR="00900199">
        <w:instrText xml:space="preserve"> ADDIN EN.CITE &lt;EndNote&gt;&lt;Cite&gt;&lt;Author&gt;Shannon&lt;/Author&gt;&lt;Year&gt;2008&lt;/Year&gt;&lt;RecNum&gt;7800&lt;/RecNum&gt;&lt;DisplayText&gt;&lt;style face="superscript"&gt;32&lt;/style&gt;&lt;/DisplayText&gt;&lt;record&gt;&lt;rec-number&gt;7800&lt;/rec-number&gt;&lt;foreign-keys&gt;&lt;key app="EN" db-id="0xrrtxv9xpzzsrext2ivwtp7z99z90ttaf52" timestamp="1504800613"&gt;7800&lt;/key&gt;&lt;/foreign-keys&gt;&lt;ref-type name="Journal Article"&gt;17&lt;/ref-type&gt;&lt;contributors&gt;&lt;authors&gt;&lt;author&gt;Shannon, K.&lt;/author&gt;&lt;author&gt;Rusch, M.&lt;/author&gt;&lt;author&gt;Shoveller, J.&lt;/author&gt;&lt;author&gt;Alexson, D.&lt;/author&gt;&lt;author&gt;Gibson, K.&lt;/author&gt;&lt;author&gt;Tyndall, M. W.&lt;/author&gt;&lt;/authors&gt;&lt;/contributors&gt;&lt;titles&gt;&lt;title&gt;Mapping violence and policing as an environmental–structural barrier to health service and syringe availability among substance-using women in street-level sex work&lt;/title&gt;&lt;secondary-title&gt;International Journal of Drug Policy&lt;/secondary-title&gt;&lt;/titles&gt;&lt;periodical&gt;&lt;full-title&gt;International Journal of Drug Policy&lt;/full-title&gt;&lt;abbr-1&gt;Int. J. Drug Policy&lt;/abbr-1&gt;&lt;abbr-2&gt;Int J Drug Policy&lt;/abbr-2&gt;&lt;/periodical&gt;&lt;pages&gt;140-147&lt;/pages&gt;&lt;volume&gt;19&lt;/volume&gt;&lt;number&gt;2&lt;/number&gt;&lt;keywords&gt;&lt;keyword&gt;Sex work&lt;/keyword&gt;&lt;keyword&gt;Harm reduction&lt;/keyword&gt;&lt;keyword&gt;Violence&lt;/keyword&gt;&lt;keyword&gt;Policing&lt;/keyword&gt;&lt;keyword&gt;Syringe exchange access&lt;/keyword&gt;&lt;keyword&gt;Safer environment interventions&lt;/keyword&gt;&lt;/keywords&gt;&lt;dates&gt;&lt;year&gt;2008&lt;/year&gt;&lt;/dates&gt;&lt;isbn&gt;0955-3959&lt;/isbn&gt;&lt;urls&gt;&lt;related-urls&gt;&lt;url&gt;http://www.sciencedirect.com/science/article/pii/S0955395907002617&lt;/url&gt;&lt;/related-urls&gt;&lt;/urls&gt;&lt;electronic-resource-num&gt;http://dx.doi.org/10.1016/j.drugpo.2007.11.024&lt;/electronic-resource-num&gt;&lt;/record&gt;&lt;/Cite&gt;&lt;/EndNote&gt;</w:instrText>
      </w:r>
      <w:r w:rsidR="004742A7">
        <w:fldChar w:fldCharType="separate"/>
      </w:r>
      <w:r w:rsidR="00900199" w:rsidRPr="00900199">
        <w:rPr>
          <w:noProof/>
          <w:vertAlign w:val="superscript"/>
        </w:rPr>
        <w:t>32</w:t>
      </w:r>
      <w:r w:rsidR="004742A7">
        <w:fldChar w:fldCharType="end"/>
      </w:r>
      <w:r w:rsidR="00207758">
        <w:t xml:space="preserve"> </w:t>
      </w:r>
      <w:r w:rsidR="004742A7">
        <w:t>and perceived r</w:t>
      </w:r>
      <w:r w:rsidR="00F013DD">
        <w:t>isk of arrest and incarceration.</w:t>
      </w:r>
      <w:r w:rsidR="004742A7">
        <w:fldChar w:fldCharType="begin"/>
      </w:r>
      <w:r w:rsidR="00900199">
        <w:instrText xml:space="preserve"> ADDIN EN.CITE &lt;EndNote&gt;&lt;Cite&gt;&lt;Author&gt;Amnesty International&lt;/Author&gt;&lt;Year&gt;2017&lt;/Year&gt;&lt;RecNum&gt;7801&lt;/RecNum&gt;&lt;DisplayText&gt;&lt;style face="superscript"&gt;33,34&lt;/style&gt;&lt;/DisplayText&gt;&lt;record&gt;&lt;rec-number&gt;7801&lt;/rec-number&gt;&lt;foreign-keys&gt;&lt;key app="EN" db-id="0xrrtxv9xpzzsrext2ivwtp7z99z90ttaf52" timestamp="1504806574"&gt;7801&lt;/key&gt;&lt;/foreign-keys&gt;&lt;ref-type name="Report"&gt;27&lt;/ref-type&gt;&lt;contributors&gt;&lt;authors&gt;&lt;author&gt;Amnesty International,&lt;/author&gt;&lt;/authors&gt;&lt;tertiary-authors&gt;&lt;author&gt;Amnesty International&lt;/author&gt;&lt;/tertiary-authors&gt;&lt;/contributors&gt;&lt;titles&gt;&lt;title&gt;Criminalizing Pregnancy: Policing Pregnant Women Who Use Drugs in the USA&lt;/title&gt;&lt;/titles&gt;&lt;number&gt;AMR 51/6203/2017&lt;/number&gt;&lt;dates&gt;&lt;year&gt;2017&lt;/year&gt;&lt;/dates&gt;&lt;pub-location&gt;Amnesty.org&lt;/pub-location&gt;&lt;urls&gt;&lt;related-urls&gt;&lt;url&gt;https://www.amnesty.org/en/documents/amr51/6203/2017/en/&lt;/url&gt;&lt;/related-urls&gt;&lt;/urls&gt;&lt;access-date&gt;September 19, 2017&lt;/access-date&gt;&lt;/record&gt;&lt;/Cite&gt;&lt;Cite&gt;&lt;Author&gt;Child Welfare Information Gateway&lt;/Author&gt;&lt;Year&gt;2016&lt;/Year&gt;&lt;RecNum&gt;7802&lt;/RecNum&gt;&lt;record&gt;&lt;rec-number&gt;7802&lt;/rec-number&gt;&lt;foreign-keys&gt;&lt;key app="EN" db-id="0xrrtxv9xpzzsrext2ivwtp7z99z90ttaf52" timestamp="1504807254"&gt;7802&lt;/key&gt;&lt;/foreign-keys&gt;&lt;ref-type name="Report"&gt;27&lt;/ref-type&gt;&lt;contributors&gt;&lt;authors&gt;&lt;author&gt;Child Welfare Information Gateway,&lt;/author&gt;&lt;/authors&gt;&lt;/contributors&gt;&lt;titles&gt;&lt;title&gt;Parental Drug Use as Child Abuse&lt;/title&gt;&lt;/titles&gt;&lt;dates&gt;&lt;year&gt;2016&lt;/year&gt;&lt;/dates&gt;&lt;pub-location&gt;Washington, D.C.&lt;/pub-location&gt;&lt;publisher&gt;U.S. Department of Health and Human Services, Children’s Bureau&lt;/publisher&gt;&lt;urls&gt;&lt;related-urls&gt;&lt;url&gt;http://www.childwelfare.gov&lt;/url&gt;&lt;/related-urls&gt;&lt;/urls&gt;&lt;access-date&gt;September 19, 2017&lt;/access-date&gt;&lt;/record&gt;&lt;/Cite&gt;&lt;/EndNote&gt;</w:instrText>
      </w:r>
      <w:r w:rsidR="004742A7">
        <w:fldChar w:fldCharType="separate"/>
      </w:r>
      <w:r w:rsidR="00900199" w:rsidRPr="00900199">
        <w:rPr>
          <w:noProof/>
          <w:vertAlign w:val="superscript"/>
        </w:rPr>
        <w:t>33,34</w:t>
      </w:r>
      <w:r w:rsidR="004742A7">
        <w:fldChar w:fldCharType="end"/>
      </w:r>
      <w:r w:rsidR="004742A7">
        <w:t xml:space="preserve"> </w:t>
      </w:r>
      <w:r w:rsidR="00A07BCC">
        <w:t>H</w:t>
      </w:r>
      <w:r w:rsidR="004742A7">
        <w:t xml:space="preserve">arm reduction programs may </w:t>
      </w:r>
      <w:r w:rsidR="004742A7">
        <w:lastRenderedPageBreak/>
        <w:t>appear male-</w:t>
      </w:r>
      <w:r w:rsidR="000309E9">
        <w:t>focused and unfriendly to women</w:t>
      </w:r>
      <w:r w:rsidR="00A07BCC">
        <w:t xml:space="preserve">, and women may rely on their male partners to access services such as </w:t>
      </w:r>
      <w:r w:rsidR="008A18BC">
        <w:t>syringe services programs (</w:t>
      </w:r>
      <w:r w:rsidR="00A07BCC">
        <w:t>S</w:t>
      </w:r>
      <w:r w:rsidR="008A18BC">
        <w:t>S</w:t>
      </w:r>
      <w:r w:rsidR="00A07BCC">
        <w:t>Ps</w:t>
      </w:r>
      <w:r w:rsidR="008A18BC">
        <w:t>)</w:t>
      </w:r>
      <w:r w:rsidR="000309E9">
        <w:t>.</w:t>
      </w:r>
      <w:r w:rsidR="00416D86" w:rsidRPr="00F600D1">
        <w:rPr>
          <w:rFonts w:eastAsiaTheme="minorHAnsi"/>
        </w:rPr>
        <w:fldChar w:fldCharType="begin">
          <w:fldData xml:space="preserve">PEVuZE5vdGU+PENpdGU+PEF1dGhvcj5Nb3JyaXM8L0F1dGhvcj48WWVhcj4yMDE1PC9ZZWFyPjxS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3LTEwNDwvcGFnZXM+PHZvbHVtZT42NDwv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</w:fldData>
        </w:fldChar>
      </w:r>
      <w:r w:rsidR="00900199">
        <w:rPr>
          <w:rFonts w:eastAsiaTheme="minorHAnsi"/>
        </w:rPr>
        <w:instrText xml:space="preserve"> ADDIN EN.CITE </w:instrText>
      </w:r>
      <w:r w:rsidR="00900199">
        <w:rPr>
          <w:rFonts w:eastAsiaTheme="minorHAnsi"/>
        </w:rPr>
        <w:fldChar w:fldCharType="begin">
          <w:fldData xml:space="preserve">PEVuZE5vdGU+PENpdGU+PEF1dGhvcj5Nb3JyaXM8L0F1dGhvcj48WWVhcj4yMDE1PC9ZZWFyPjxS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</w:fldData>
        </w:fldChar>
      </w:r>
      <w:r w:rsidR="00900199">
        <w:rPr>
          <w:rFonts w:eastAsiaTheme="minorHAnsi"/>
        </w:rPr>
        <w:instrText xml:space="preserve"> ADDIN EN.CITE.DATA </w:instrText>
      </w:r>
      <w:r w:rsidR="00900199">
        <w:rPr>
          <w:rFonts w:eastAsiaTheme="minorHAnsi"/>
        </w:rPr>
      </w:r>
      <w:r w:rsidR="00900199">
        <w:rPr>
          <w:rFonts w:eastAsiaTheme="minorHAnsi"/>
        </w:rPr>
        <w:fldChar w:fldCharType="end"/>
      </w:r>
      <w:r w:rsidR="00416D86" w:rsidRPr="00F600D1">
        <w:rPr>
          <w:rFonts w:eastAsiaTheme="minorHAnsi"/>
        </w:rPr>
      </w:r>
      <w:r w:rsidR="00416D86" w:rsidRPr="00F600D1">
        <w:rPr>
          <w:rFonts w:eastAsiaTheme="minorHAnsi"/>
        </w:rPr>
        <w:fldChar w:fldCharType="separate"/>
      </w:r>
      <w:r w:rsidR="00900199" w:rsidRPr="00900199">
        <w:rPr>
          <w:rFonts w:eastAsiaTheme="minorHAnsi"/>
          <w:noProof/>
          <w:vertAlign w:val="superscript"/>
        </w:rPr>
        <w:t>15,20,21,35</w:t>
      </w:r>
      <w:r w:rsidR="00416D86" w:rsidRPr="00F600D1">
        <w:rPr>
          <w:rFonts w:eastAsiaTheme="minorHAnsi"/>
        </w:rPr>
        <w:fldChar w:fldCharType="end"/>
      </w:r>
      <w:r w:rsidR="002B7F4D" w:rsidRPr="00F600D1">
        <w:rPr>
          <w:rFonts w:eastAsiaTheme="minorHAnsi"/>
        </w:rPr>
        <w:t xml:space="preserve"> </w:t>
      </w:r>
    </w:p>
    <w:p w14:paraId="0A0A57F3" w14:textId="6A380FB1" w:rsidR="003D0B7F" w:rsidRPr="00F600D1" w:rsidRDefault="00ED3E0A" w:rsidP="003D0B7F">
      <w:pPr>
        <w:spacing w:line="480" w:lineRule="auto"/>
        <w:ind w:firstLine="720"/>
      </w:pPr>
      <w:r>
        <w:t xml:space="preserve">In a previous analysis we examined latent classes of injection risk in </w:t>
      </w:r>
      <w:r w:rsidRPr="00F600D1">
        <w:t xml:space="preserve">a large, multi-site sample of </w:t>
      </w:r>
      <w:r>
        <w:t>PWID.</w:t>
      </w:r>
      <w:r>
        <w:fldChar w:fldCharType="begin"/>
      </w:r>
      <w:r>
        <w:instrText xml:space="preserve"> ADDIN EN.CITE &lt;EndNote&gt;&lt;Cite&gt;&lt;Author&gt;Mackesy-Amiti&lt;/Author&gt;&lt;Year&gt;2017&lt;/Year&gt;&lt;RecNum&gt;7681&lt;/RecNum&gt;&lt;DisplayText&gt;&lt;style face="superscript"&gt;36&lt;/style&gt;&lt;/DisplayText&gt;&lt;record&gt;&lt;rec-number&gt;7681&lt;/rec-number&gt;&lt;foreign-keys&gt;&lt;key app="EN" db-id="0xrrtxv9xpzzsrext2ivwtp7z99z90ttaf52" timestamp="1497381166"&gt;7681&lt;/key&gt;&lt;/foreign-keys&gt;&lt;ref-type name="Journal Article"&gt;17&lt;/ref-type&gt;&lt;contributors&gt;&lt;authors&gt;&lt;author&gt;Mackesy-Amiti, Mary E. &lt;/author&gt;&lt;author&gt;Boodram, Basmattee &lt;/author&gt;&lt;author&gt;Spiller, Michael W. &lt;/author&gt;&lt;author&gt;Paz-Bailey, Gabriela &lt;/author&gt;&lt;author&gt;Prachand, Nikhil &lt;/author&gt;&lt;author&gt;Broz, Dita &lt;/author&gt;&lt;author&gt;for the NHBS Study Group,&lt;/author&gt;&lt;/authors&gt;&lt;/contributors&gt;&lt;auth-address&gt;(*)Division of Epidemiology and Biostatistics, University of Illinois at Chicago, School of Public Health, Chicago, IL;, (+)Centers for Disease Control and Prevention, Atlanta, GA; and, (++)Chicago Department of Public Health, Chicago, IL.&lt;/auth-address&gt;&lt;titles&gt;&lt;title&gt;Injection-related risk behavior and engagement in outreach, intervention and prevention services across 20 US cities&lt;/title&gt;&lt;secondary-title&gt;JAIDS Journal of Acquired Immune Deficiency Syndromes&lt;/secondary-title&gt;&lt;/titles&gt;&lt;periodical&gt;&lt;full-title&gt;JAIDS Journal of Acquired Immune Deficiency Syndromes&lt;/full-title&gt;&lt;abbr-1&gt;J. Acquir. Immune Defic. Syndr.&lt;/abbr-1&gt;&lt;abbr-2&gt;J Acquir Immune Defic Syndr&lt;/abbr-2&gt;&lt;/periodical&gt;&lt;pages&gt;S316-S324&lt;/pages&gt;&lt;volume&gt;75&lt;/volume&gt;&lt;number&gt;Supplement 3&lt;/number&gt;&lt;keywords&gt;&lt;keyword&gt;Supplement Article.&lt;/keyword&gt;&lt;keyword&gt;Nursing, Clinical Medicine, Health Professions.&lt;/keyword&gt;&lt;/keywords&gt;&lt;dates&gt;&lt;year&gt;2017&lt;/year&gt;&lt;/dates&gt;&lt;isbn&gt;1525-4135&lt;/isbn&gt;&lt;urls&gt;&lt;related-urls&gt;&lt;url&gt;http://ovidsp.ovid.com/ovidweb.cgi?T=JS&amp;amp;CSC=Y&amp;amp;NEWS=N&amp;amp;PAGE=fulltext&amp;amp;D=ovftr&amp;amp;AN=00126334-201707013-00010&lt;/url&gt;&lt;/related-urls&gt;&lt;/urls&gt;&lt;electronic-resource-num&gt;10.1097/QAI.0000000000001406&lt;/electronic-resource-num&gt;&lt;remote-database-name&gt;Journals@&lt;/remote-database-name&gt;&lt;remote-database-provider&gt;Ovid Technologies&lt;/remote-database-provider&gt;&lt;language&gt;English.&lt;/language&gt;&lt;/record&gt;&lt;/Cite&gt;&lt;/EndNote&gt;</w:instrText>
      </w:r>
      <w:r>
        <w:fldChar w:fldCharType="separate"/>
      </w:r>
      <w:r w:rsidRPr="00E259A8">
        <w:rPr>
          <w:noProof/>
          <w:vertAlign w:val="superscript"/>
        </w:rPr>
        <w:t>36</w:t>
      </w:r>
      <w:r>
        <w:fldChar w:fldCharType="end"/>
      </w:r>
      <w:r>
        <w:t xml:space="preserve"> In that study we found that women, and especially bisexual women, had a greater likelihood than men of being in the high</w:t>
      </w:r>
      <w:r w:rsidR="00205074">
        <w:t>-</w:t>
      </w:r>
      <w:r>
        <w:t xml:space="preserve">risk syringe and equipment sharing classes. </w:t>
      </w:r>
      <w:r w:rsidR="00B1021E">
        <w:t>To improve our understanding of sexual risk in the highly vulnerable population of WWID</w:t>
      </w:r>
      <w:r w:rsidR="00546CC0">
        <w:t xml:space="preserve"> at risk of HIV acquisition</w:t>
      </w:r>
      <w:r w:rsidR="00B1021E">
        <w:t xml:space="preserve">, we </w:t>
      </w:r>
      <w:r w:rsidR="00E9795F">
        <w:t>use</w:t>
      </w:r>
      <w:r w:rsidR="00EB17CC">
        <w:t>d</w:t>
      </w:r>
      <w:r w:rsidR="00B1021E">
        <w:t xml:space="preserve"> l</w:t>
      </w:r>
      <w:r w:rsidR="003D0B7F" w:rsidRPr="00F600D1">
        <w:t>atent class analysis (LCA</w:t>
      </w:r>
      <w:r w:rsidR="00EB17CC">
        <w:t>)</w:t>
      </w:r>
      <w:r w:rsidR="003D0B7F" w:rsidRPr="00F600D1">
        <w:fldChar w:fldCharType="begin">
          <w:fldData xml:space="preserve">PEVuZE5vdGU+PENpdGU+PEF1dGhvcj5NY0N1dGNoZW9uPC9BdXRob3I+PFllYXI+MTk4NzwvWWVh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</w:fldData>
        </w:fldChar>
      </w:r>
      <w:r>
        <w:instrText xml:space="preserve"> ADDIN EN.CITE </w:instrText>
      </w:r>
      <w:r>
        <w:fldChar w:fldCharType="begin">
          <w:fldData xml:space="preserve">PEVuZE5vdGU+PENpdGU+PEF1dGhvcj5NY0N1dGNoZW9uPC9BdXRob3I+PFllYXI+MTk4NzwvWWVh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</w:fldData>
        </w:fldChar>
      </w:r>
      <w:r>
        <w:instrText xml:space="preserve"> ADDIN EN.CITE.DATA </w:instrText>
      </w:r>
      <w:r>
        <w:fldChar w:fldCharType="end"/>
      </w:r>
      <w:r w:rsidR="003D0B7F" w:rsidRPr="00F600D1">
        <w:fldChar w:fldCharType="separate"/>
      </w:r>
      <w:r w:rsidRPr="00ED3E0A">
        <w:rPr>
          <w:noProof/>
          <w:vertAlign w:val="superscript"/>
        </w:rPr>
        <w:t>37-42</w:t>
      </w:r>
      <w:r w:rsidR="003D0B7F" w:rsidRPr="00F600D1">
        <w:fldChar w:fldCharType="end"/>
      </w:r>
      <w:r w:rsidR="003D0B7F" w:rsidRPr="00F600D1">
        <w:t xml:space="preserve"> to identify distinct patterns of </w:t>
      </w:r>
      <w:r w:rsidR="00F25090" w:rsidRPr="00F600D1">
        <w:t>sexual</w:t>
      </w:r>
      <w:r w:rsidR="003D0B7F" w:rsidRPr="00F600D1">
        <w:t xml:space="preserve"> risk behavior </w:t>
      </w:r>
      <w:r>
        <w:t xml:space="preserve">among </w:t>
      </w:r>
      <w:r w:rsidR="00F25090" w:rsidRPr="00F600D1">
        <w:t>W</w:t>
      </w:r>
      <w:r w:rsidR="00EB17CC">
        <w:t>WID</w:t>
      </w:r>
      <w:r>
        <w:t xml:space="preserve"> in this same sample</w:t>
      </w:r>
      <w:r w:rsidR="00EB17CC">
        <w:t>.</w:t>
      </w:r>
      <w:r w:rsidR="003D0B7F" w:rsidRPr="00F600D1">
        <w:t xml:space="preserve"> </w:t>
      </w:r>
      <w:r w:rsidR="00EB17CC">
        <w:t>We</w:t>
      </w:r>
      <w:r w:rsidR="003D0B7F" w:rsidRPr="00F600D1">
        <w:t xml:space="preserve"> examine</w:t>
      </w:r>
      <w:r w:rsidR="00EB17CC">
        <w:t>d</w:t>
      </w:r>
      <w:r w:rsidR="003D0B7F" w:rsidRPr="00F600D1">
        <w:t xml:space="preserve"> how participation in prevention and intervention programs was related to risk</w:t>
      </w:r>
      <w:r w:rsidR="00205074">
        <w:t>-</w:t>
      </w:r>
      <w:r w:rsidR="003D0B7F" w:rsidRPr="00F600D1">
        <w:t>behavior</w:t>
      </w:r>
      <w:r w:rsidR="004B68A9">
        <w:t xml:space="preserve"> class</w:t>
      </w:r>
      <w:r w:rsidR="00EB17CC">
        <w:t>, and we tested differences in HIV</w:t>
      </w:r>
      <w:r w:rsidR="00205074">
        <w:t>-</w:t>
      </w:r>
      <w:r w:rsidR="00EB17CC">
        <w:t>positive test rates</w:t>
      </w:r>
      <w:r w:rsidR="003D0B7F" w:rsidRPr="00F600D1">
        <w:t xml:space="preserve">. Additionally, we examined these relationships by geographic region due to regional differences in public health policy and the availability of prevention services. </w:t>
      </w:r>
    </w:p>
    <w:p w14:paraId="49DCCDE2" w14:textId="77777777" w:rsidR="003D0B7F" w:rsidRPr="00F600D1" w:rsidRDefault="003D0B7F" w:rsidP="000C567A">
      <w:pPr>
        <w:keepNext/>
        <w:spacing w:line="480" w:lineRule="auto"/>
        <w:rPr>
          <w:b/>
        </w:rPr>
      </w:pPr>
      <w:r w:rsidRPr="00F600D1">
        <w:rPr>
          <w:b/>
        </w:rPr>
        <w:t>2. Methods</w:t>
      </w:r>
    </w:p>
    <w:p w14:paraId="36D33151" w14:textId="77777777" w:rsidR="003D0B7F" w:rsidRPr="00F600D1" w:rsidRDefault="003D0B7F" w:rsidP="003D0B7F">
      <w:pPr>
        <w:spacing w:line="480" w:lineRule="auto"/>
      </w:pPr>
      <w:r w:rsidRPr="00F600D1">
        <w:t>2.1. Sampling Method</w:t>
      </w:r>
    </w:p>
    <w:p w14:paraId="5F17BE93" w14:textId="212615AE" w:rsidR="003D0B7F" w:rsidRPr="00F600D1" w:rsidRDefault="003D0B7F" w:rsidP="003D0B7F">
      <w:pPr>
        <w:spacing w:line="480" w:lineRule="auto"/>
        <w:rPr>
          <w:color w:val="131313"/>
        </w:rPr>
      </w:pPr>
      <w:r w:rsidRPr="00F600D1">
        <w:t xml:space="preserve">We used data from </w:t>
      </w:r>
      <w:r w:rsidR="006D50BE">
        <w:t>CDC’s</w:t>
      </w:r>
      <w:r w:rsidR="006D50BE" w:rsidRPr="00F600D1">
        <w:t xml:space="preserve"> </w:t>
      </w:r>
      <w:r w:rsidRPr="00F600D1">
        <w:t>2012 National HIV Behavioral Surveillance (NHBS)</w:t>
      </w:r>
      <w:r w:rsidR="00205D05">
        <w:fldChar w:fldCharType="begin"/>
      </w:r>
      <w:r w:rsidR="00ED3E0A">
        <w:instrText xml:space="preserve"> ADDIN EN.CITE &lt;EndNote&gt;&lt;Cite&gt;&lt;Author&gt;Gallagher&lt;/Author&gt;&lt;Year&gt;2007&lt;/Year&gt;&lt;RecNum&gt;7803&lt;/RecNum&gt;&lt;DisplayText&gt;&lt;style face="superscript"&gt;43&lt;/style&gt;&lt;/DisplayText&gt;&lt;record&gt;&lt;rec-number&gt;7803&lt;/rec-number&gt;&lt;foreign-keys&gt;&lt;key app="EN" db-id="0xrrtxv9xpzzsrext2ivwtp7z99z90ttaf52" timestamp="1504816031"&gt;7803&lt;/key&gt;&lt;/foreign-keys&gt;&lt;ref-type name="Journal Article"&gt;17&lt;/ref-type&gt;&lt;contributors&gt;&lt;authors&gt;&lt;author&gt;Gallagher, Kathleen M.&lt;/author&gt;&lt;author&gt;Sullivan, Patrick S.&lt;/author&gt;&lt;author&gt;Lansky, Amy&lt;/author&gt;&lt;author&gt;Onorato, Ida M.&lt;/author&gt;&lt;/authors&gt;&lt;/contributors&gt;&lt;titles&gt;&lt;title&gt;Behavioral surveillance among people at risk for HIV infection in the U.S.: The National HIV Behavioral Surveillance System&lt;/title&gt;&lt;secondary-title&gt;Public Health Reports&lt;/secondary-title&gt;&lt;/titles&gt;&lt;periodical&gt;&lt;full-title&gt;Public Health Reports&lt;/full-title&gt;&lt;abbr-1&gt;Public Health Rep.&lt;/abbr-1&gt;&lt;abbr-2&gt;Public Health Rep&lt;/abbr-2&gt;&lt;/periodical&gt;&lt;pages&gt;32-38&lt;/pages&gt;&lt;volume&gt;122&lt;/volume&gt;&lt;number&gt;Suppl 1&lt;/number&gt;&lt;dates&gt;&lt;year&gt;2007&lt;/year&gt;&lt;/dates&gt;&lt;publisher&gt;Association of Schools of Public Health&lt;/publisher&gt;&lt;isbn&gt;0033-3549&amp;#xD;1468-2877&lt;/isbn&gt;&lt;accession-num&gt;PMC1804113&lt;/accession-num&gt;&lt;urls&gt;&lt;related-urls&gt;&lt;url&gt;http://www.ncbi.nlm.nih.gov/pmc/articles/PMC1804113/&lt;/url&gt;&lt;/related-urls&gt;&lt;/urls&gt;&lt;remote-database-name&gt;PMC&lt;/remote-database-name&gt;&lt;/record&gt;&lt;/Cite&gt;&lt;/EndNote&gt;</w:instrText>
      </w:r>
      <w:r w:rsidR="00205D05">
        <w:fldChar w:fldCharType="separate"/>
      </w:r>
      <w:r w:rsidR="00ED3E0A" w:rsidRPr="00ED3E0A">
        <w:rPr>
          <w:noProof/>
          <w:vertAlign w:val="superscript"/>
        </w:rPr>
        <w:t>43</w:t>
      </w:r>
      <w:r w:rsidR="00205D05">
        <w:fldChar w:fldCharType="end"/>
      </w:r>
      <w:r w:rsidRPr="00F600D1">
        <w:t xml:space="preserve"> </w:t>
      </w:r>
      <w:r w:rsidR="006D50BE">
        <w:t>among</w:t>
      </w:r>
      <w:r w:rsidRPr="00F600D1">
        <w:t xml:space="preserve"> PWID in 20 U.S. cities. Methods for NHBS among PWID are described in detail elsewhere.</w:t>
      </w:r>
      <w:r w:rsidRPr="00F600D1">
        <w:fldChar w:fldCharType="begin">
          <w:fldData xml:space="preserve">PEVuZE5vdGU+PENpdGU+PEF1dGhvcj5MYW5za3k8L0F1dGhvcj48WWVhcj4yMDA3PC9ZZWFyPjxS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=
</w:fldData>
        </w:fldChar>
      </w:r>
      <w:r w:rsidR="00ED3E0A">
        <w:instrText xml:space="preserve"> ADDIN EN.CITE </w:instrText>
      </w:r>
      <w:r w:rsidR="00ED3E0A">
        <w:fldChar w:fldCharType="begin">
          <w:fldData xml:space="preserve">PEVuZE5vdGU+PENpdGU+PEF1dGhvcj5MYW5za3k8L0F1dGhvcj48WWVhcj4yMDA3PC9ZZWFyPjxS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=
</w:fldData>
        </w:fldChar>
      </w:r>
      <w:r w:rsidR="00ED3E0A">
        <w:instrText xml:space="preserve"> ADDIN EN.CITE.DATA </w:instrText>
      </w:r>
      <w:r w:rsidR="00ED3E0A">
        <w:fldChar w:fldCharType="end"/>
      </w:r>
      <w:r w:rsidRPr="00F600D1">
        <w:fldChar w:fldCharType="separate"/>
      </w:r>
      <w:r w:rsidR="00ED3E0A" w:rsidRPr="00ED3E0A">
        <w:rPr>
          <w:noProof/>
          <w:vertAlign w:val="superscript"/>
        </w:rPr>
        <w:t>44-46</w:t>
      </w:r>
      <w:r w:rsidRPr="00F600D1">
        <w:fldChar w:fldCharType="end"/>
      </w:r>
      <w:r w:rsidRPr="00F600D1">
        <w:t xml:space="preserve"> Briefly, </w:t>
      </w:r>
      <w:r w:rsidR="00FD4D64">
        <w:t xml:space="preserve">In 2012, </w:t>
      </w:r>
      <w:r w:rsidRPr="00F600D1">
        <w:t>NHBS was conducted in 20 large U.S. cities within metropolitan statistical areas with &gt;500,000 residents.</w:t>
      </w:r>
      <w:r w:rsidR="00FD4D64">
        <w:t xml:space="preserve"> </w:t>
      </w:r>
      <w:r w:rsidRPr="00F600D1">
        <w:t xml:space="preserve">NHBS </w:t>
      </w:r>
      <w:r w:rsidR="00B25666">
        <w:t xml:space="preserve">data collection </w:t>
      </w:r>
      <w:r w:rsidRPr="00F600D1">
        <w:t xml:space="preserve">was approved by institutional review boards at each of the participating sites. </w:t>
      </w:r>
    </w:p>
    <w:p w14:paraId="2CF6F88D" w14:textId="537085A5" w:rsidR="003D0B7F" w:rsidRPr="00F600D1" w:rsidRDefault="003D0B7F" w:rsidP="003D0B7F">
      <w:pPr>
        <w:spacing w:line="480" w:lineRule="auto"/>
        <w:ind w:firstLine="720"/>
      </w:pPr>
      <w:r w:rsidRPr="00F600D1">
        <w:t>Participants were recruited using respondent-driven sampling (RDS).</w:t>
      </w:r>
      <w:r w:rsidRPr="00F600D1">
        <w:fldChar w:fldCharType="begin">
          <w:fldData xml:space="preserve">PEVuZE5vdGU+PENpdGU+PEF1dGhvcj5MYW5za3k8L0F1dGhvcj48WWVhcj4yMDA3PC9ZZWFyPjxS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</w:fldData>
        </w:fldChar>
      </w:r>
      <w:r w:rsidR="00ED3E0A">
        <w:instrText xml:space="preserve"> ADDIN EN.CITE </w:instrText>
      </w:r>
      <w:r w:rsidR="00ED3E0A">
        <w:fldChar w:fldCharType="begin">
          <w:fldData xml:space="preserve">PEVuZE5vdGU+PENpdGU+PEF1dGhvcj5MYW5za3k8L0F1dGhvcj48WWVhcj4yMDA3PC9ZZWFyPjxS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</w:fldData>
        </w:fldChar>
      </w:r>
      <w:r w:rsidR="00ED3E0A">
        <w:instrText xml:space="preserve"> ADDIN EN.CITE.DATA </w:instrText>
      </w:r>
      <w:r w:rsidR="00ED3E0A">
        <w:fldChar w:fldCharType="end"/>
      </w:r>
      <w:r w:rsidRPr="00F600D1">
        <w:fldChar w:fldCharType="separate"/>
      </w:r>
      <w:r w:rsidR="00ED3E0A" w:rsidRPr="00ED3E0A">
        <w:rPr>
          <w:noProof/>
          <w:vertAlign w:val="superscript"/>
        </w:rPr>
        <w:t>44,47</w:t>
      </w:r>
      <w:r w:rsidRPr="00F600D1">
        <w:fldChar w:fldCharType="end"/>
      </w:r>
      <w:r w:rsidRPr="00F600D1">
        <w:t xml:space="preserve"> Eligible seeds recruited up to five PWID to complete the </w:t>
      </w:r>
      <w:r w:rsidR="006D50BE">
        <w:t xml:space="preserve">anonymous </w:t>
      </w:r>
      <w:r w:rsidRPr="00F600D1">
        <w:t>survey, who in turn recruited others. The recruitment process was tracked using a coded coupon system, and continued until the sample size was reached or the sampling period ended. Participants received an incentive of $10 for each recruit who completed the interview. Persons were eligible to participate and recruit if they</w:t>
      </w:r>
      <w:r w:rsidRPr="00F600D1">
        <w:rPr>
          <w:iCs/>
        </w:rPr>
        <w:t xml:space="preserve"> </w:t>
      </w:r>
      <w:r w:rsidRPr="00F600D1">
        <w:rPr>
          <w:iCs/>
        </w:rPr>
        <w:lastRenderedPageBreak/>
        <w:t xml:space="preserve">injected drugs in the past 12 months and were </w:t>
      </w:r>
      <w:r w:rsidRPr="00F600D1">
        <w:t xml:space="preserve">aged </w:t>
      </w:r>
      <w:r w:rsidRPr="00F600D1">
        <w:rPr>
          <w:u w:val="single"/>
        </w:rPr>
        <w:t>&gt;</w:t>
      </w:r>
      <w:r w:rsidRPr="00F600D1">
        <w:t xml:space="preserve">18 years, current residents of the city, able to complete the survey in either English or Spanish, and able to provide informed consent. Drug injection in the past 12 months was confirmed by observing physical evidence of recent injection (e.g., track marks) and by assessing knowledge of injection practices. </w:t>
      </w:r>
    </w:p>
    <w:p w14:paraId="19AA0953" w14:textId="77777777" w:rsidR="003D0B7F" w:rsidRPr="00F600D1" w:rsidRDefault="003D0B7F" w:rsidP="003D0B7F">
      <w:pPr>
        <w:spacing w:line="480" w:lineRule="auto"/>
      </w:pPr>
      <w:r w:rsidRPr="00F600D1">
        <w:t>2.2. Data Collection</w:t>
      </w:r>
    </w:p>
    <w:p w14:paraId="2B346F4C" w14:textId="34A60828" w:rsidR="003D0B7F" w:rsidRPr="00F600D1" w:rsidRDefault="003D0B7F" w:rsidP="003D0B7F">
      <w:pPr>
        <w:spacing w:line="480" w:lineRule="auto"/>
      </w:pPr>
      <w:r w:rsidRPr="00F600D1">
        <w:rPr>
          <w:rStyle w:val="SC2721"/>
        </w:rPr>
        <w:t xml:space="preserve">Trained interviewers obtained informed consent and conducted face-to-face interviews, which took approximately 40 minutes and </w:t>
      </w:r>
      <w:r w:rsidR="0055439B">
        <w:rPr>
          <w:rStyle w:val="SC2721"/>
        </w:rPr>
        <w:t>included</w:t>
      </w:r>
      <w:r w:rsidRPr="00F600D1">
        <w:rPr>
          <w:rStyle w:val="SC2721"/>
        </w:rPr>
        <w:t xml:space="preserve"> questions about demographic characteristics, HIV testing history, sexual and drug-use behaviors, and use of HIV prevention/intervention services and programs.</w:t>
      </w:r>
      <w:r w:rsidRPr="00F600D1" w:rsidDel="002A1A26">
        <w:rPr>
          <w:rStyle w:val="SC2721"/>
        </w:rPr>
        <w:t xml:space="preserve"> </w:t>
      </w:r>
      <w:r w:rsidRPr="00F600D1">
        <w:t>All participants were offered an anonymous HIV test</w:t>
      </w:r>
      <w:r w:rsidR="0055439B">
        <w:t>.</w:t>
      </w:r>
      <w:r w:rsidRPr="00F600D1">
        <w:t xml:space="preserve"> </w:t>
      </w:r>
      <w:r w:rsidR="0055439B">
        <w:t>F</w:t>
      </w:r>
      <w:r w:rsidRPr="00F600D1">
        <w:t xml:space="preserve">or those who consented, </w:t>
      </w:r>
      <w:r w:rsidR="00B25666">
        <w:t xml:space="preserve">HIV </w:t>
      </w:r>
      <w:r w:rsidRPr="00F600D1">
        <w:t>testing was performed by collecting blood or oral specimens for rapid testing in the field or laboratory-based testing.</w:t>
      </w:r>
      <w:r w:rsidR="00E12A2D">
        <w:t xml:space="preserve"> </w:t>
      </w:r>
      <w:r w:rsidRPr="00F600D1">
        <w:t xml:space="preserve">A nonreactive rapid or laboratory-based screening test result was considered HIV-negative; a reactive test result was considered HIV-positive if confirmed by Western blot or indirect immunofluorescence assay. Incentive amounts were determined locally and </w:t>
      </w:r>
      <w:r w:rsidR="00641897">
        <w:t>ranged</w:t>
      </w:r>
      <w:r w:rsidRPr="00F600D1">
        <w:rPr>
          <w:rStyle w:val="SC2721"/>
        </w:rPr>
        <w:t xml:space="preserve"> </w:t>
      </w:r>
      <w:r w:rsidR="00F17139">
        <w:rPr>
          <w:rStyle w:val="SC2721"/>
        </w:rPr>
        <w:t xml:space="preserve">from </w:t>
      </w:r>
      <w:r w:rsidRPr="00F600D1">
        <w:rPr>
          <w:rStyle w:val="SC2721"/>
        </w:rPr>
        <w:t>$20–$30 for the interview, and</w:t>
      </w:r>
      <w:r w:rsidRPr="00F600D1">
        <w:t xml:space="preserve"> an additional $10–$25 for HIV testing. </w:t>
      </w:r>
    </w:p>
    <w:p w14:paraId="159E8EA7" w14:textId="77777777" w:rsidR="003D0B7F" w:rsidRPr="00F600D1" w:rsidRDefault="003D0B7F" w:rsidP="00422F32">
      <w:pPr>
        <w:keepNext/>
        <w:spacing w:line="480" w:lineRule="auto"/>
      </w:pPr>
      <w:r w:rsidRPr="00F600D1">
        <w:t>2.3. Measures</w:t>
      </w:r>
    </w:p>
    <w:p w14:paraId="7ED3608D" w14:textId="03BEF6E2" w:rsidR="003D0B7F" w:rsidRPr="00F600D1" w:rsidRDefault="003D0B7F" w:rsidP="003D0B7F">
      <w:pPr>
        <w:spacing w:line="480" w:lineRule="auto"/>
      </w:pPr>
      <w:r w:rsidRPr="00F600D1">
        <w:rPr>
          <w:i/>
        </w:rPr>
        <w:t>2.3.1. Sociodemographic</w:t>
      </w:r>
      <w:r w:rsidR="00422F32" w:rsidRPr="00F600D1">
        <w:rPr>
          <w:i/>
        </w:rPr>
        <w:t xml:space="preserve"> and </w:t>
      </w:r>
      <w:r w:rsidRPr="00F600D1">
        <w:rPr>
          <w:i/>
        </w:rPr>
        <w:t>Health Status Variables.</w:t>
      </w:r>
      <w:r w:rsidRPr="00F600D1">
        <w:t xml:space="preserve"> Sociodemographic measures included gender, age, race/ethnicity, self-reported sexual orientation, and </w:t>
      </w:r>
      <w:r w:rsidR="00422F32" w:rsidRPr="00F600D1">
        <w:t>past</w:t>
      </w:r>
      <w:r w:rsidR="00205074">
        <w:t>-</w:t>
      </w:r>
      <w:r w:rsidR="00422F32" w:rsidRPr="00F600D1">
        <w:t xml:space="preserve">year </w:t>
      </w:r>
      <w:r w:rsidRPr="00F600D1">
        <w:t xml:space="preserve">homelessness. Other variables included self-reported HIV </w:t>
      </w:r>
      <w:r w:rsidR="00CC2FD9" w:rsidRPr="00F600D1">
        <w:t>t</w:t>
      </w:r>
      <w:r w:rsidR="00422F32" w:rsidRPr="00F600D1">
        <w:t xml:space="preserve">esting and </w:t>
      </w:r>
      <w:r w:rsidRPr="00F600D1">
        <w:t xml:space="preserve">status, </w:t>
      </w:r>
      <w:r w:rsidR="00422F32" w:rsidRPr="00F600D1">
        <w:t>and STI diagnoses in the past 12 months.</w:t>
      </w:r>
      <w:r w:rsidR="002D7486" w:rsidRPr="00F600D1">
        <w:t xml:space="preserve"> </w:t>
      </w:r>
      <w:r w:rsidR="00CC2FD9" w:rsidRPr="00F600D1">
        <w:t>For participants who consented to HIV testing, HIV test results are available.</w:t>
      </w:r>
    </w:p>
    <w:p w14:paraId="0E2BF0CB" w14:textId="77777777" w:rsidR="003D0B7F" w:rsidRPr="00F600D1" w:rsidRDefault="003D0B7F" w:rsidP="003D0B7F">
      <w:pPr>
        <w:spacing w:line="480" w:lineRule="auto"/>
      </w:pPr>
      <w:r w:rsidRPr="00F600D1">
        <w:rPr>
          <w:i/>
        </w:rPr>
        <w:t xml:space="preserve">2.3.2. Sexual Risk Behavior. </w:t>
      </w:r>
      <w:r w:rsidR="00E270EE" w:rsidRPr="00F600D1">
        <w:t xml:space="preserve">Participants answered a series of questions about their sexual behavior in the past 12 months. Measures used in this analysis include: 1) number of sex partners (none, one, </w:t>
      </w:r>
      <w:r w:rsidR="00FD7682">
        <w:t>multiple</w:t>
      </w:r>
      <w:r w:rsidR="00E270EE" w:rsidRPr="00F600D1">
        <w:t xml:space="preserve">); 2) </w:t>
      </w:r>
      <w:r w:rsidR="00072F92" w:rsidRPr="00F600D1">
        <w:t xml:space="preserve">condomless </w:t>
      </w:r>
      <w:r w:rsidR="00E270EE" w:rsidRPr="00F600D1">
        <w:t xml:space="preserve">vaginal sex with a main partner (yes/no); 3) </w:t>
      </w:r>
      <w:r w:rsidR="007662E9">
        <w:t>co</w:t>
      </w:r>
      <w:r w:rsidR="00B0317D">
        <w:t>ndom</w:t>
      </w:r>
      <w:r w:rsidR="007662E9">
        <w:t>less</w:t>
      </w:r>
      <w:r w:rsidR="007662E9" w:rsidRPr="00F600D1">
        <w:t xml:space="preserve"> </w:t>
      </w:r>
      <w:r w:rsidR="00E270EE" w:rsidRPr="00F600D1">
        <w:t xml:space="preserve">anal sex with a main partner (yes/no); 4) </w:t>
      </w:r>
      <w:r w:rsidR="007662E9">
        <w:t>condomless</w:t>
      </w:r>
      <w:r w:rsidR="007662E9" w:rsidRPr="00F600D1">
        <w:t xml:space="preserve"> </w:t>
      </w:r>
      <w:r w:rsidR="00E270EE" w:rsidRPr="00F600D1">
        <w:t xml:space="preserve">vaginal or anal sex with casual partners </w:t>
      </w:r>
      <w:r w:rsidR="00E270EE" w:rsidRPr="00F600D1">
        <w:lastRenderedPageBreak/>
        <w:t xml:space="preserve">(none, one, </w:t>
      </w:r>
      <w:r w:rsidR="00FD7682">
        <w:t>multiple</w:t>
      </w:r>
      <w:r w:rsidR="00E270EE" w:rsidRPr="00F600D1">
        <w:t xml:space="preserve">); 5) first-time partners (none, one, </w:t>
      </w:r>
      <w:r w:rsidR="00FD7682">
        <w:t>multiple</w:t>
      </w:r>
      <w:r w:rsidR="00E270EE" w:rsidRPr="00F600D1">
        <w:t xml:space="preserve">); 6) partners from whom </w:t>
      </w:r>
      <w:r w:rsidR="0055439B">
        <w:t xml:space="preserve">participant </w:t>
      </w:r>
      <w:r w:rsidR="00E270EE" w:rsidRPr="00F600D1">
        <w:t xml:space="preserve">received money or goods in exchange for sex (none, one, </w:t>
      </w:r>
      <w:r w:rsidR="00FD7682">
        <w:t>multiple</w:t>
      </w:r>
      <w:r w:rsidR="00E270EE" w:rsidRPr="00F600D1">
        <w:t>).</w:t>
      </w:r>
    </w:p>
    <w:p w14:paraId="46C1610E" w14:textId="50120010" w:rsidR="003D0B7F" w:rsidRPr="00F600D1" w:rsidRDefault="003D0B7F" w:rsidP="003D0B7F">
      <w:pPr>
        <w:spacing w:line="480" w:lineRule="auto"/>
      </w:pPr>
      <w:r w:rsidRPr="00F600D1">
        <w:rPr>
          <w:i/>
        </w:rPr>
        <w:t>2.3.3. Prevention and Intervention Participation.</w:t>
      </w:r>
      <w:r w:rsidRPr="00F600D1">
        <w:t xml:space="preserve"> </w:t>
      </w:r>
      <w:r w:rsidR="00DD32D3">
        <w:t xml:space="preserve">The questions used to assess prevention and intervention participation are </w:t>
      </w:r>
      <w:r w:rsidR="0055439B">
        <w:t>presented</w:t>
      </w:r>
      <w:r w:rsidR="00DD32D3">
        <w:t xml:space="preserve"> </w:t>
      </w:r>
      <w:r w:rsidR="00DD32D3" w:rsidRPr="0055439B">
        <w:t>in Table</w:t>
      </w:r>
      <w:r w:rsidR="00DD32D3">
        <w:t xml:space="preserve"> S1</w:t>
      </w:r>
      <w:r w:rsidR="0055439B" w:rsidRPr="0055439B">
        <w:t xml:space="preserve"> </w:t>
      </w:r>
      <w:r w:rsidR="0055439B">
        <w:t>(</w:t>
      </w:r>
      <w:r w:rsidR="00B30E8F">
        <w:t>S</w:t>
      </w:r>
      <w:r w:rsidR="0055439B" w:rsidRPr="0055439B">
        <w:t xml:space="preserve">upplemental </w:t>
      </w:r>
      <w:r w:rsidR="00B30E8F">
        <w:t>Digital Content</w:t>
      </w:r>
      <w:r w:rsidR="0055439B">
        <w:t>)</w:t>
      </w:r>
      <w:r w:rsidR="00DD32D3">
        <w:t xml:space="preserve">. </w:t>
      </w:r>
      <w:r w:rsidR="00983EC2" w:rsidRPr="00F600D1">
        <w:t>P</w:t>
      </w:r>
      <w:r w:rsidRPr="00F600D1">
        <w:t>articipants were asked</w:t>
      </w:r>
      <w:r w:rsidR="00DD32D3">
        <w:t xml:space="preserve"> if they </w:t>
      </w:r>
      <w:r w:rsidR="000751D8">
        <w:t xml:space="preserve">had </w:t>
      </w:r>
      <w:r w:rsidR="00DD32D3">
        <w:t>obtained</w:t>
      </w:r>
      <w:r w:rsidR="00275FC8" w:rsidRPr="00F600D1">
        <w:t xml:space="preserve"> free condoms</w:t>
      </w:r>
      <w:r w:rsidR="000751D8">
        <w:t xml:space="preserve"> in the past 12 months</w:t>
      </w:r>
      <w:r w:rsidR="00275FC8" w:rsidRPr="00F600D1">
        <w:t xml:space="preserve">, </w:t>
      </w:r>
      <w:r w:rsidR="000751D8">
        <w:t>and if so, had</w:t>
      </w:r>
      <w:r w:rsidR="00FA7671" w:rsidRPr="00F600D1">
        <w:t xml:space="preserve"> they used </w:t>
      </w:r>
      <w:r w:rsidR="000751D8">
        <w:t>them</w:t>
      </w:r>
      <w:r w:rsidR="00275FC8" w:rsidRPr="00F600D1">
        <w:t xml:space="preserve">. </w:t>
      </w:r>
      <w:r w:rsidR="000751D8">
        <w:t xml:space="preserve">A series of </w:t>
      </w:r>
      <w:r w:rsidRPr="00F600D1">
        <w:t>questions</w:t>
      </w:r>
      <w:r w:rsidR="000751D8">
        <w:t xml:space="preserve"> assessed one-on-one and group intervention participation i</w:t>
      </w:r>
      <w:r w:rsidRPr="00F600D1">
        <w:t>n the past 12 months</w:t>
      </w:r>
      <w:r w:rsidR="000751D8">
        <w:t xml:space="preserve">. </w:t>
      </w:r>
      <w:r w:rsidRPr="00F600D1">
        <w:t xml:space="preserve">Based on these items, we created </w:t>
      </w:r>
      <w:r w:rsidR="009C2D47" w:rsidRPr="00F600D1">
        <w:t xml:space="preserve">indicators for any intervention participation, any one-on-one intervention, any group intervention, and any </w:t>
      </w:r>
      <w:r w:rsidR="006F0407" w:rsidRPr="00F600D1">
        <w:t>intervention</w:t>
      </w:r>
      <w:r w:rsidR="00762275">
        <w:t xml:space="preserve"> that included practicing risk</w:t>
      </w:r>
      <w:r w:rsidR="00205074">
        <w:t>-</w:t>
      </w:r>
      <w:r w:rsidR="00762275">
        <w:t>reduction skills</w:t>
      </w:r>
      <w:r w:rsidR="006F0407" w:rsidRPr="00F600D1">
        <w:t>.</w:t>
      </w:r>
    </w:p>
    <w:p w14:paraId="03B5309A" w14:textId="77777777" w:rsidR="003D0B7F" w:rsidRPr="00F600D1" w:rsidRDefault="003D0B7F" w:rsidP="003D0B7F">
      <w:pPr>
        <w:spacing w:line="480" w:lineRule="auto"/>
      </w:pPr>
      <w:r w:rsidRPr="00F600D1">
        <w:t>2.4. Data Analysis</w:t>
      </w:r>
    </w:p>
    <w:p w14:paraId="5916479B" w14:textId="15BA4210" w:rsidR="00983EC2" w:rsidRPr="00F600D1" w:rsidRDefault="00085303" w:rsidP="003D0B7F">
      <w:pPr>
        <w:spacing w:line="480" w:lineRule="auto"/>
      </w:pPr>
      <w:r>
        <w:t xml:space="preserve">For </w:t>
      </w:r>
      <w:r w:rsidR="00533AD8">
        <w:t xml:space="preserve">the purposes of </w:t>
      </w:r>
      <w:r>
        <w:t xml:space="preserve">this analysis, we included women who were potentially at risk of acquiring HIV infection through heterosexual activity. </w:t>
      </w:r>
      <w:r w:rsidR="00067371" w:rsidRPr="00F600D1">
        <w:t xml:space="preserve">Of the </w:t>
      </w:r>
      <w:r w:rsidR="00067371">
        <w:t>2,880 women</w:t>
      </w:r>
      <w:r w:rsidR="00067371" w:rsidRPr="00F600D1">
        <w:t xml:space="preserve"> in the sample, </w:t>
      </w:r>
      <w:r w:rsidR="00067371">
        <w:t>n=68 were excluded for n</w:t>
      </w:r>
      <w:r w:rsidR="00067371" w:rsidRPr="00F600D1">
        <w:t xml:space="preserve">ever having sex with a man, and </w:t>
      </w:r>
      <w:r w:rsidR="00067371">
        <w:t xml:space="preserve">n=188 were excluded for </w:t>
      </w:r>
      <w:r w:rsidR="00067371" w:rsidRPr="00F600D1">
        <w:t xml:space="preserve">reporting a </w:t>
      </w:r>
      <w:r w:rsidR="00B25666">
        <w:t xml:space="preserve">previous </w:t>
      </w:r>
      <w:r w:rsidR="00067371" w:rsidRPr="00F600D1">
        <w:t>positive HIV test result</w:t>
      </w:r>
      <w:r w:rsidR="00067371">
        <w:t>, leaving a sample of 2,624 for</w:t>
      </w:r>
      <w:r w:rsidR="00067371" w:rsidRPr="00F600D1">
        <w:t xml:space="preserve"> this analysis</w:t>
      </w:r>
      <w:r w:rsidR="00540BB8" w:rsidRPr="00F600D1">
        <w:t>.</w:t>
      </w:r>
    </w:p>
    <w:p w14:paraId="46C5DFF9" w14:textId="7C3581E5" w:rsidR="003D0B7F" w:rsidRPr="00F600D1" w:rsidRDefault="003D0B7F" w:rsidP="003D0B7F">
      <w:pPr>
        <w:spacing w:line="480" w:lineRule="auto"/>
      </w:pPr>
      <w:r w:rsidRPr="00F600D1">
        <w:rPr>
          <w:i/>
        </w:rPr>
        <w:t xml:space="preserve">2.4.1: Regional </w:t>
      </w:r>
      <w:r w:rsidRPr="00BB0F7B">
        <w:rPr>
          <w:i/>
        </w:rPr>
        <w:t>Comparisons</w:t>
      </w:r>
      <w:r w:rsidRPr="00BB0F7B">
        <w:t xml:space="preserve">. </w:t>
      </w:r>
      <w:r w:rsidR="003A4FF5" w:rsidRPr="00BB0F7B">
        <w:t xml:space="preserve">Cities were categorized </w:t>
      </w:r>
      <w:r w:rsidR="00E07066" w:rsidRPr="00BB0F7B">
        <w:t>into Northeast, South, Midwest and West regions based on the U.S. Census Bureau definition</w:t>
      </w:r>
      <w:r w:rsidR="00BB0F7B">
        <w:fldChar w:fldCharType="begin"/>
      </w:r>
      <w:r w:rsidR="00ED3E0A">
        <w:instrText xml:space="preserve"> ADDIN EN.CITE &lt;EndNote&gt;&lt;Cite&gt;&lt;Author&gt;U.S. Census Bureau Geographic Division&lt;/Author&gt;&lt;RecNum&gt;7813&lt;/RecNum&gt;&lt;DisplayText&gt;&lt;style face="superscript"&gt;48&lt;/style&gt;&lt;/DisplayText&gt;&lt;record&gt;&lt;rec-number&gt;7813&lt;/rec-number&gt;&lt;foreign-keys&gt;&lt;key app="EN" db-id="0xrrtxv9xpzzsrext2ivwtp7z99z90ttaf52" timestamp="1506023059"&gt;7813&lt;/key&gt;&lt;/foreign-keys&gt;&lt;ref-type name="Web Page"&gt;12&lt;/ref-type&gt;&lt;contributors&gt;&lt;authors&gt;&lt;author&gt;U.S. Census Bureau Geographic Division,&lt;/author&gt;&lt;/authors&gt;&lt;/contributors&gt;&lt;titles&gt;&lt;title&gt;Geographic Terms and Concepts - Census Divisions and Census Regions&lt;/title&gt;&lt;/titles&gt;&lt;number&gt;September 19, 2017&lt;/number&gt;&lt;dates&gt;&lt;/dates&gt;&lt;urls&gt;&lt;related-urls&gt;&lt;url&gt;http://www.census.gov/geo/reference/gtc/gtc_census_divreg.html&lt;/url&gt;&lt;/related-urls&gt;&lt;/urls&gt;&lt;/record&gt;&lt;/Cite&gt;&lt;/EndNote&gt;</w:instrText>
      </w:r>
      <w:r w:rsidR="00BB0F7B">
        <w:fldChar w:fldCharType="separate"/>
      </w:r>
      <w:r w:rsidR="00ED3E0A" w:rsidRPr="00ED3E0A">
        <w:rPr>
          <w:noProof/>
          <w:vertAlign w:val="superscript"/>
        </w:rPr>
        <w:t>48</w:t>
      </w:r>
      <w:r w:rsidR="00BB0F7B">
        <w:fldChar w:fldCharType="end"/>
      </w:r>
      <w:r w:rsidR="00E07066" w:rsidRPr="00BB0F7B">
        <w:t>; San Juan, Puerto Rico was assessed separately.</w:t>
      </w:r>
      <w:r w:rsidR="00016760" w:rsidRPr="00BB0F7B">
        <w:t xml:space="preserve"> </w:t>
      </w:r>
      <w:r w:rsidRPr="00BB0F7B">
        <w:t>We</w:t>
      </w:r>
      <w:r w:rsidRPr="00F600D1">
        <w:t xml:space="preserve"> compared the proportions of respondents reporting prevention/intervention participation among </w:t>
      </w:r>
      <w:r w:rsidR="00E07066">
        <w:t xml:space="preserve">the </w:t>
      </w:r>
      <w:r w:rsidR="004F13F1">
        <w:t xml:space="preserve">four U.S. </w:t>
      </w:r>
      <w:r w:rsidRPr="00F600D1">
        <w:t xml:space="preserve">regions </w:t>
      </w:r>
      <w:r w:rsidR="002B2BAD">
        <w:t xml:space="preserve">and </w:t>
      </w:r>
      <w:r w:rsidR="004F13F1">
        <w:t>San Juan</w:t>
      </w:r>
      <w:r w:rsidR="000235B6">
        <w:t>, P.R.</w:t>
      </w:r>
      <w:r w:rsidR="004F13F1">
        <w:t xml:space="preserve"> </w:t>
      </w:r>
      <w:r w:rsidRPr="00F600D1">
        <w:t>by computing corrected chi-square statistics using -</w:t>
      </w:r>
      <w:r w:rsidRPr="00F600D1">
        <w:rPr>
          <w:i/>
        </w:rPr>
        <w:t>svy</w:t>
      </w:r>
      <w:r w:rsidRPr="00F600D1">
        <w:t>- command in Stata (v. 13).</w:t>
      </w:r>
      <w:r w:rsidR="00957A99" w:rsidRPr="00F600D1">
        <w:t xml:space="preserve"> </w:t>
      </w:r>
    </w:p>
    <w:p w14:paraId="302E250E" w14:textId="66E82A81" w:rsidR="003D0B7F" w:rsidRPr="00F600D1" w:rsidRDefault="003D0B7F" w:rsidP="003D0B7F">
      <w:pPr>
        <w:spacing w:line="480" w:lineRule="auto"/>
        <w:rPr>
          <w:i/>
        </w:rPr>
      </w:pPr>
      <w:r w:rsidRPr="00F600D1">
        <w:rPr>
          <w:i/>
        </w:rPr>
        <w:t>2.4.2: RDS Analysis</w:t>
      </w:r>
      <w:r w:rsidRPr="00F600D1">
        <w:t>. Weighting of RDS samples is used to adjust for oversampling of individuals with larger networks (i.e.</w:t>
      </w:r>
      <w:r w:rsidR="004B5893">
        <w:t>,</w:t>
      </w:r>
      <w:r w:rsidRPr="00F600D1">
        <w:t xml:space="preserve"> higher probability of selection), and for differential recruitment.</w:t>
      </w:r>
      <w:r w:rsidRPr="00F600D1">
        <w:fldChar w:fldCharType="begin"/>
      </w:r>
      <w:r w:rsidR="00ED3E0A">
        <w:instrText xml:space="preserve"> ADDIN EN.CITE &lt;EndNote&gt;&lt;Cite&gt;&lt;Author&gt;Heckathorn&lt;/Author&gt;&lt;Year&gt;2002&lt;/Year&gt;&lt;RecNum&gt;474&lt;/RecNum&gt;&lt;DisplayText&gt;&lt;style face="superscript"&gt;49,50&lt;/style&gt;&lt;/DisplayText&gt;&lt;record&gt;&lt;rec-number&gt;474&lt;/rec-number&gt;&lt;foreign-keys&gt;&lt;key app="EN" db-id="0xrrtxv9xpzzsrext2ivwtp7z99z90ttaf52" timestamp="0"&gt;474&lt;/key&gt;&lt;/foreign-keys&gt;&lt;ref-type name="Journal Article"&gt;17&lt;/ref-type&gt;&lt;contributors&gt;&lt;authors&gt;&lt;author&gt;Heckathorn, Douglas D.&lt;/author&gt;&lt;/authors&gt;&lt;/contributors&gt;&lt;titles&gt;&lt;title&gt;Respondent-driven sampling II: Deriving valid population estimates from chain-referral samples of hidden populations&lt;/title&gt;&lt;secondary-title&gt;Social Problems&lt;/secondary-title&gt;&lt;/titles&gt;&lt;periodical&gt;&lt;full-title&gt;Social Problems&lt;/full-title&gt;&lt;abbr-1&gt;Soc. Probl.&lt;/abbr-1&gt;&lt;abbr-2&gt;Soc Probl&lt;/abbr-2&gt;&lt;/periodical&gt;&lt;pages&gt;11-34&lt;/pages&gt;&lt;volume&gt;49&lt;/volume&gt;&lt;number&gt;1&lt;/number&gt;&lt;keywords&gt;&lt;keyword&gt;sampling, RDS, respondent driven sampling&lt;/keyword&gt;&lt;/keywords&gt;&lt;dates&gt;&lt;year&gt;2002&lt;/year&gt;&lt;/dates&gt;&lt;urls&gt;&lt;/urls&gt;&lt;/record&gt;&lt;/Cite&gt;&lt;Cite&gt;&lt;Author&gt;Heckathorn&lt;/Author&gt;&lt;Year&gt;2007&lt;/Year&gt;&lt;RecNum&gt;604&lt;/RecNum&gt;&lt;record&gt;&lt;rec-number&gt;604&lt;/rec-number&gt;&lt;foreign-keys&gt;&lt;key app="EN" db-id="0xrrtxv9xpzzsrext2ivwtp7z99z90ttaf52" timestamp="0"&gt;604&lt;/key&gt;&lt;/foreign-keys&gt;&lt;ref-type name="Journal Article"&gt;17&lt;/ref-type&gt;&lt;contributors&gt;&lt;authors&gt;&lt;author&gt;Heckathorn, Douglas D.&lt;/author&gt;&lt;/authors&gt;&lt;/contributors&gt;&lt;auth-address&gt;Cornell University&lt;/auth-address&gt;&lt;titles&gt;&lt;title&gt;Extensions of respondent driven sampling: Analyzing continuous variables and controlling for differential recruitment&lt;/title&gt;&lt;secondary-title&gt;Sociological Methodology&lt;/secondary-title&gt;&lt;/titles&gt;&lt;periodical&gt;&lt;full-title&gt;Sociological Methodology&lt;/full-title&gt;&lt;abbr-1&gt;Socio. Meth.&lt;/abbr-1&gt;&lt;abbr-2&gt;Socio Meth&lt;/abbr-2&gt;&lt;/periodical&gt;&lt;pages&gt;151-207&lt;/pages&gt;&lt;volume&gt;37&lt;/volume&gt;&lt;number&gt;1&lt;/number&gt;&lt;dates&gt;&lt;year&gt;2007&lt;/year&gt;&lt;pub-dates&gt;&lt;date&gt;December 7&lt;/date&gt;&lt;/pub-dates&gt;&lt;/dates&gt;&lt;urls&gt;&lt;/urls&gt;&lt;electronic-resource-num&gt;10.1111/j.1467-9531.2007.00188.x&lt;/electronic-resource-num&gt;&lt;/record&gt;&lt;/Cite&gt;&lt;/EndNote&gt;</w:instrText>
      </w:r>
      <w:r w:rsidRPr="00F600D1">
        <w:fldChar w:fldCharType="separate"/>
      </w:r>
      <w:r w:rsidR="00ED3E0A" w:rsidRPr="00ED3E0A">
        <w:rPr>
          <w:noProof/>
          <w:vertAlign w:val="superscript"/>
        </w:rPr>
        <w:t>49,50</w:t>
      </w:r>
      <w:r w:rsidRPr="00F600D1">
        <w:fldChar w:fldCharType="end"/>
      </w:r>
      <w:r w:rsidRPr="00F600D1">
        <w:t xml:space="preserve"> We computed individualized (dual component) RDS weights</w:t>
      </w:r>
      <w:r w:rsidRPr="00F600D1">
        <w:fldChar w:fldCharType="begin"/>
      </w:r>
      <w:r w:rsidR="00ED3E0A">
        <w:instrText xml:space="preserve"> ADDIN EN.CITE &lt;EndNote&gt;&lt;Cite&gt;&lt;Author&gt;Heckathorn&lt;/Author&gt;&lt;Year&gt;2007&lt;/Year&gt;&lt;RecNum&gt;604&lt;/RecNum&gt;&lt;DisplayText&gt;&lt;style face="superscript"&gt;50&lt;/style&gt;&lt;/DisplayText&gt;&lt;record&gt;&lt;rec-number&gt;604&lt;/rec-number&gt;&lt;foreign-keys&gt;&lt;key app="EN" db-id="0xrrtxv9xpzzsrext2ivwtp7z99z90ttaf52" timestamp="0"&gt;604&lt;/key&gt;&lt;/foreign-keys&gt;&lt;ref-type name="Journal Article"&gt;17&lt;/ref-type&gt;&lt;contributors&gt;&lt;authors&gt;&lt;author&gt;Heckathorn, Douglas D.&lt;/author&gt;&lt;/authors&gt;&lt;/contributors&gt;&lt;auth-address&gt;Cornell University&lt;/auth-address&gt;&lt;titles&gt;&lt;title&gt;Extensions of respondent driven sampling: Analyzing continuous variables and controlling for differential recruitment&lt;/title&gt;&lt;secondary-title&gt;Sociological Methodology&lt;/secondary-title&gt;&lt;/titles&gt;&lt;periodical&gt;&lt;full-title&gt;Sociological Methodology&lt;/full-title&gt;&lt;abbr-1&gt;Socio. Meth.&lt;/abbr-1&gt;&lt;abbr-2&gt;Socio Meth&lt;/abbr-2&gt;&lt;/periodical&gt;&lt;pages&gt;151-207&lt;/pages&gt;&lt;volume&gt;37&lt;/volume&gt;&lt;number&gt;1&lt;/number&gt;&lt;dates&gt;&lt;year&gt;2007&lt;/year&gt;&lt;pub-dates&gt;&lt;date&gt;December 7&lt;/date&gt;&lt;/pub-dates&gt;&lt;/dates&gt;&lt;urls&gt;&lt;/urls&gt;&lt;electronic-resource-num&gt;10.1111/j.1467-9531.2007.00188.x&lt;/electronic-resource-num&gt;&lt;/record&gt;&lt;/Cite&gt;&lt;/EndNote&gt;</w:instrText>
      </w:r>
      <w:r w:rsidRPr="00F600D1">
        <w:fldChar w:fldCharType="separate"/>
      </w:r>
      <w:r w:rsidR="00ED3E0A" w:rsidRPr="00ED3E0A">
        <w:rPr>
          <w:noProof/>
          <w:vertAlign w:val="superscript"/>
        </w:rPr>
        <w:t>50</w:t>
      </w:r>
      <w:r w:rsidRPr="00F600D1">
        <w:fldChar w:fldCharType="end"/>
      </w:r>
      <w:r w:rsidRPr="00F600D1">
        <w:t xml:space="preserve"> for the five dependent variables using the -</w:t>
      </w:r>
      <w:r w:rsidRPr="00F600D1">
        <w:rPr>
          <w:i/>
        </w:rPr>
        <w:t>rds</w:t>
      </w:r>
      <w:r w:rsidRPr="00F600D1">
        <w:t>- command in Stata.</w:t>
      </w:r>
      <w:r w:rsidRPr="00F600D1">
        <w:fldChar w:fldCharType="begin"/>
      </w:r>
      <w:r w:rsidR="00ED3E0A">
        <w:instrText xml:space="preserve"> ADDIN EN.CITE &lt;EndNote&gt;&lt;Cite&gt;&lt;Author&gt;Schonlau&lt;/Author&gt;&lt;Year&gt;2012&lt;/Year&gt;&lt;RecNum&gt;3289&lt;/RecNum&gt;&lt;DisplayText&gt;&lt;style face="superscript"&gt;51&lt;/style&gt;&lt;/DisplayText&gt;&lt;record&gt;&lt;rec-number&gt;3289&lt;/rec-number&gt;&lt;foreign-keys&gt;&lt;key app="EN" db-id="0xrrtxv9xpzzsrext2ivwtp7z99z90ttaf52" timestamp="1308245327"&gt;3289&lt;/key&gt;&lt;/foreign-keys&gt;&lt;ref-type name="Journal Article"&gt;17&lt;/ref-type&gt;&lt;contributors&gt;&lt;authors&gt;&lt;author&gt;Schonlau, M.&lt;/author&gt;&lt;author&gt;Liebau, E.&lt;/author&gt;&lt;/authors&gt;&lt;/contributors&gt;&lt;auth-address&gt;Schonlau, M&amp;#xD;Univ Waterloo, Waterloo, ON N2L 3G1, Canada&amp;#xD;Univ Waterloo, Waterloo, ON N2L 3G1, Canada&amp;#xD;Univ Waterloo, Waterloo, ON N2L 3G1, Canada&amp;#xD;DIW Berlin, German Inst Econ Res, SOEP Grp, Berlin, Germany&lt;/auth-address&gt;&lt;titles&gt;&lt;title&gt;Respondent-driven sampling&lt;/title&gt;&lt;secondary-title&gt;Stata Journal&lt;/secondary-title&gt;&lt;alt-title&gt;Stata J&lt;/alt-title&gt;&lt;/titles&gt;&lt;periodical&gt;&lt;full-title&gt;Stata Journal&lt;/full-title&gt;&lt;/periodical&gt;&lt;pages&gt;72-93&lt;/pages&gt;&lt;volume&gt;12&lt;/volume&gt;&lt;number&gt;1&lt;/number&gt;&lt;keywords&gt;&lt;keyword&gt;st0247&lt;/keyword&gt;&lt;keyword&gt;rds&lt;/keyword&gt;&lt;keyword&gt;rds_network&lt;/keyword&gt;&lt;keyword&gt;respondent-driven sampling&lt;/keyword&gt;&lt;keyword&gt;hidden populations&lt;/keyword&gt;&lt;keyword&gt;drug-users&lt;/keyword&gt;&lt;keyword&gt;recruitment&lt;/keyword&gt;&lt;/keywords&gt;&lt;dates&gt;&lt;year&gt;2012&lt;/year&gt;&lt;/dates&gt;&lt;isbn&gt;1536-867X&lt;/isbn&gt;&lt;accession-num&gt;ISI:000303616500005&lt;/accession-num&gt;&lt;urls&gt;&lt;related-urls&gt;&lt;url&gt;&amp;lt;Go to ISI&amp;gt;://000303616500005&lt;/url&gt;&lt;/related-urls&gt;&lt;/urls&gt;&lt;language&gt;English&lt;/language&gt;&lt;/record&gt;&lt;/Cite&gt;&lt;/EndNote&gt;</w:instrText>
      </w:r>
      <w:r w:rsidRPr="00F600D1">
        <w:fldChar w:fldCharType="separate"/>
      </w:r>
      <w:r w:rsidR="00ED3E0A" w:rsidRPr="00ED3E0A">
        <w:rPr>
          <w:noProof/>
          <w:vertAlign w:val="superscript"/>
        </w:rPr>
        <w:t>51</w:t>
      </w:r>
      <w:r w:rsidRPr="00F600D1">
        <w:fldChar w:fldCharType="end"/>
      </w:r>
      <w:r w:rsidRPr="00F600D1">
        <w:t xml:space="preserve"> The weights were highly correlated </w:t>
      </w:r>
      <w:r w:rsidRPr="00F600D1">
        <w:lastRenderedPageBreak/>
        <w:t xml:space="preserve">(r=0.99), and we used the average of the five weights as sampling weights in the latent class analysis described below. </w:t>
      </w:r>
    </w:p>
    <w:p w14:paraId="75505C81" w14:textId="3531FD96" w:rsidR="003D0B7F" w:rsidRPr="00F600D1" w:rsidRDefault="003D0B7F" w:rsidP="003D0B7F">
      <w:pPr>
        <w:spacing w:line="480" w:lineRule="auto"/>
      </w:pPr>
      <w:r w:rsidRPr="00F600D1">
        <w:rPr>
          <w:i/>
        </w:rPr>
        <w:t>2.4.3. Latent Class Analysis</w:t>
      </w:r>
      <w:r w:rsidRPr="00F600D1">
        <w:t>. We conducted a latent class analysis (LCA) in Mplus (v</w:t>
      </w:r>
      <w:r w:rsidR="00957A99">
        <w:t>.</w:t>
      </w:r>
      <w:r w:rsidRPr="00F600D1">
        <w:t xml:space="preserve"> 7)</w:t>
      </w:r>
      <w:r w:rsidRPr="00F600D1">
        <w:fldChar w:fldCharType="begin"/>
      </w:r>
      <w:r w:rsidR="00ED3E0A">
        <w:instrText xml:space="preserve"> ADDIN EN.CITE &lt;EndNote&gt;&lt;Cite&gt;&lt;Author&gt;Muthén&lt;/Author&gt;&lt;Year&gt;2012&lt;/Year&gt;&lt;RecNum&gt;3977&lt;/RecNum&gt;&lt;DisplayText&gt;&lt;style face="superscript"&gt;52&lt;/style&gt;&lt;/DisplayText&gt;&lt;record&gt;&lt;rec-number&gt;3977&lt;/rec-number&gt;&lt;foreign-keys&gt;&lt;key app="EN" db-id="0xrrtxv9xpzzsrext2ivwtp7z99z90ttaf52" timestamp="1360343422"&gt;3977&lt;/key&gt;&lt;/foreign-keys&gt;&lt;ref-type name="Computer Program"&gt;9&lt;/ref-type&gt;&lt;contributors&gt;&lt;authors&gt;&lt;author&gt;Muthén, Linda K.&lt;/author&gt;&lt;author&gt;Muthén, Bengt O.&lt;/author&gt;&lt;/authors&gt;&lt;/contributors&gt;&lt;titles&gt;&lt;title&gt;MPlus&lt;/title&gt;&lt;/titles&gt;&lt;edition&gt;7&lt;/edition&gt;&lt;dates&gt;&lt;year&gt;2012&lt;/year&gt;&lt;/dates&gt;&lt;pub-location&gt;Los Angeles, CA&lt;/pub-location&gt;&lt;publisher&gt;Muthén &amp;amp; Muthén&lt;/publisher&gt;&lt;urls&gt;&lt;related-urls&gt;&lt;url&gt;www.statmodel.com&lt;/url&gt;&lt;/related-urls&gt;&lt;/urls&gt;&lt;/record&gt;&lt;/Cite&gt;&lt;/EndNote&gt;</w:instrText>
      </w:r>
      <w:r w:rsidRPr="00F600D1">
        <w:fldChar w:fldCharType="separate"/>
      </w:r>
      <w:r w:rsidR="00ED3E0A" w:rsidRPr="00ED3E0A">
        <w:rPr>
          <w:noProof/>
          <w:vertAlign w:val="superscript"/>
        </w:rPr>
        <w:t>52</w:t>
      </w:r>
      <w:r w:rsidRPr="00F600D1">
        <w:fldChar w:fldCharType="end"/>
      </w:r>
      <w:r w:rsidRPr="00F600D1">
        <w:t xml:space="preserve"> using </w:t>
      </w:r>
      <w:r w:rsidR="001B31AA" w:rsidRPr="00F600D1">
        <w:t xml:space="preserve">six </w:t>
      </w:r>
      <w:r w:rsidRPr="00F600D1">
        <w:t xml:space="preserve">measures of </w:t>
      </w:r>
      <w:r w:rsidR="001B31AA" w:rsidRPr="00F600D1">
        <w:t>sexual</w:t>
      </w:r>
      <w:r w:rsidRPr="00F600D1">
        <w:t xml:space="preserve"> risk behavior, with complex sampling specifications including strata (20 MSAs), cluster (1</w:t>
      </w:r>
      <w:r w:rsidR="00983EC2" w:rsidRPr="00F600D1">
        <w:t>4</w:t>
      </w:r>
      <w:r w:rsidRPr="00F600D1">
        <w:t>1 RDS chains), and sampling weights. The number of classes was decided based on Bayes Information Criterion (BIC) and examination of bivariate residuals. Next, we tested whether the measurement model was equival</w:t>
      </w:r>
      <w:r w:rsidR="003A7E66">
        <w:t xml:space="preserve">ent (invariant) across regions </w:t>
      </w:r>
      <w:r w:rsidRPr="00F600D1">
        <w:t>by including direct effects of region dummy variables on latent class indicator variables,</w:t>
      </w:r>
      <w:r w:rsidRPr="00F600D1">
        <w:fldChar w:fldCharType="begin"/>
      </w:r>
      <w:r w:rsidR="00ED3E0A">
        <w:instrText xml:space="preserve"> ADDIN EN.CITE &lt;EndNote&gt;&lt;Cite&gt;&lt;Author&gt;Kankara&lt;/Author&gt;&lt;Year&gt;2010&lt;/Year&gt;&lt;RecNum&gt;6895&lt;/RecNum&gt;&lt;DisplayText&gt;&lt;style face="superscript"&gt;53,54&lt;/style&gt;&lt;/DisplayText&gt;&lt;record&gt;&lt;rec-number&gt;6895&lt;/rec-number&gt;&lt;foreign-keys&gt;&lt;key app="EN" db-id="0xrrtxv9xpzzsrext2ivwtp7z99z90ttaf52" timestamp="1467302889"&gt;6895&lt;/key&gt;&lt;/foreign-keys&gt;&lt;ref-type name="Book Section"&gt;5&lt;/ref-type&gt;&lt;contributors&gt;&lt;authors&gt;&lt;author&gt;Kankaras, M.&lt;/author&gt;&lt;author&gt;Moors, G.&lt;/author&gt;&lt;author&gt;Vermunt, J. K.&lt;/author&gt;&lt;/authors&gt;&lt;secondary-authors&gt;&lt;author&gt;E. Davidov&lt;/author&gt;&lt;author&gt;P. Schmidt&lt;/author&gt;&lt;author&gt;J. Billiet&lt;/author&gt;&lt;/secondary-authors&gt;&lt;/contributors&gt;&lt;titles&gt;&lt;title&gt;Testing for measurement invariance with latent class analysis&lt;/title&gt;&lt;secondary-title&gt;Cross-cultural analysis: Methods and applications&lt;/secondary-title&gt;&lt;/titles&gt;&lt;pages&gt;359-384&lt;/pages&gt;&lt;dates&gt;&lt;year&gt;2010&lt;/year&gt;&lt;/dates&gt;&lt;pub-location&gt;New York, NY&lt;/pub-location&gt;&lt;publisher&gt;Routledge&lt;/publisher&gt;&lt;urls&gt;&lt;/urls&gt;&lt;/record&gt;&lt;/Cite&gt;&lt;Cite&gt;&lt;Author&gt;Muthen&lt;/Author&gt;&lt;Year&gt;2001&lt;/Year&gt;&lt;RecNum&gt;6898&lt;/RecNum&gt;&lt;record&gt;&lt;rec-number&gt;6898&lt;/rec-number&gt;&lt;foreign-keys&gt;&lt;key app="EN" db-id="0xrrtxv9xpzzsrext2ivwtp7z99z90ttaf52" timestamp="1467314526"&gt;6898&lt;/key&gt;&lt;/foreign-keys&gt;&lt;ref-type name="Book Section"&gt;5&lt;/ref-type&gt;&lt;contributors&gt;&lt;authors&gt;&lt;author&gt;Muthen, Bengt O.&lt;/author&gt;&lt;/authors&gt;&lt;secondary-authors&gt;&lt;author&gt;George A.Marcoulides&lt;/author&gt;&lt;author&gt;Randall E.Schumacker&lt;/author&gt;&lt;/secondary-authors&gt;&lt;/contributors&gt;&lt;titles&gt;&lt;title&gt;Latent variable mixture modeling&lt;/title&gt;&lt;secondary-title&gt;New Developments and Techniques in Structural Equation Modeling&lt;/secondary-title&gt;&lt;/titles&gt;&lt;dates&gt;&lt;year&gt;2001&lt;/year&gt;&lt;/dates&gt;&lt;pub-location&gt;Mahwah, NJ&lt;/pub-location&gt;&lt;publisher&gt;Lawrence Erlbaum Associates&lt;/publisher&gt;&lt;urls&gt;&lt;/urls&gt;&lt;/record&gt;&lt;/Cite&gt;&lt;/EndNote&gt;</w:instrText>
      </w:r>
      <w:r w:rsidRPr="00F600D1">
        <w:fldChar w:fldCharType="separate"/>
      </w:r>
      <w:r w:rsidR="00ED3E0A" w:rsidRPr="00ED3E0A">
        <w:rPr>
          <w:noProof/>
          <w:vertAlign w:val="superscript"/>
        </w:rPr>
        <w:t>53,54</w:t>
      </w:r>
      <w:r w:rsidRPr="00F600D1">
        <w:fldChar w:fldCharType="end"/>
      </w:r>
      <w:r w:rsidRPr="00F600D1">
        <w:t xml:space="preserve"> setting all equal to zero, and requesting modification indices. The modification index is the expected change in chi-square if the parameter is not constrained to be zero. Considering the sample size and the number of parameters in the model (i.e.</w:t>
      </w:r>
      <w:r w:rsidR="004B5893">
        <w:t>,</w:t>
      </w:r>
      <w:r w:rsidRPr="00F600D1">
        <w:t xml:space="preserve"> 10 thresholds per class), we set a significance cutoff of p&lt;0.001 (corresponding chi-square value 10.83). For each modification index above the cutoff we tested the effect of freeing that parameter on the model fit with a Wald test, and inspected the item probabilities. </w:t>
      </w:r>
    </w:p>
    <w:p w14:paraId="26F9B993" w14:textId="5D9935FC" w:rsidR="00A51B2E" w:rsidRDefault="003D0B7F" w:rsidP="003D0B7F">
      <w:pPr>
        <w:spacing w:line="480" w:lineRule="auto"/>
      </w:pPr>
      <w:r w:rsidRPr="00F600D1">
        <w:rPr>
          <w:i/>
        </w:rPr>
        <w:t>2.4.4. Latent Class Regression Models.</w:t>
      </w:r>
      <w:r w:rsidR="00E12A2D">
        <w:t xml:space="preserve"> </w:t>
      </w:r>
      <w:r w:rsidRPr="00F600D1">
        <w:t xml:space="preserve">After establishing the measurement model, we </w:t>
      </w:r>
      <w:r w:rsidR="0055439B">
        <w:t>examined</w:t>
      </w:r>
      <w:r w:rsidRPr="00F600D1">
        <w:t xml:space="preserve"> correlates of latent class using latent</w:t>
      </w:r>
      <w:r w:rsidR="00205074">
        <w:t>-</w:t>
      </w:r>
      <w:r w:rsidRPr="00F600D1">
        <w:t>class regression analyses, simultaneously estimating class membership and a multinomial logistic regression of the categorical latent variable on covariates (one-step analysis).</w:t>
      </w:r>
      <w:r w:rsidRPr="00F600D1">
        <w:fldChar w:fldCharType="begin">
          <w:fldData xml:space="preserve">PEVuZE5vdGU+PENpdGU+PEF1dGhvcj5GZWluZ29sZDwvQXV0aG9yPjxZZWFyPjIwMTQ8L1llYXI+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</w:fldData>
        </w:fldChar>
      </w:r>
      <w:r w:rsidR="00F323AD">
        <w:instrText xml:space="preserve"> ADDIN EN.CITE </w:instrText>
      </w:r>
      <w:r w:rsidR="00F323AD">
        <w:fldChar w:fldCharType="begin">
          <w:fldData xml:space="preserve">PEVuZE5vdGU+PENpdGU+PEF1dGhvcj5GZWluZ29sZDwvQXV0aG9yPjxZZWFyPjIwMTQ8L1llYXI+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</w:fldData>
        </w:fldChar>
      </w:r>
      <w:r w:rsidR="00F323AD">
        <w:instrText xml:space="preserve"> ADDIN EN.CITE.DATA </w:instrText>
      </w:r>
      <w:r w:rsidR="00F323AD">
        <w:fldChar w:fldCharType="end"/>
      </w:r>
      <w:r w:rsidRPr="00F600D1">
        <w:fldChar w:fldCharType="separate"/>
      </w:r>
      <w:r w:rsidR="00ED3E0A" w:rsidRPr="00ED3E0A">
        <w:rPr>
          <w:noProof/>
          <w:vertAlign w:val="superscript"/>
        </w:rPr>
        <w:t>55-57</w:t>
      </w:r>
      <w:r w:rsidRPr="00F600D1">
        <w:fldChar w:fldCharType="end"/>
      </w:r>
      <w:r w:rsidRPr="00F600D1">
        <w:t xml:space="preserve"> Covariates included in the latent class regression model were demographics (region, age, race/ethnicity), sexual orientation, </w:t>
      </w:r>
      <w:r w:rsidR="00550DB3" w:rsidRPr="00F600D1">
        <w:t xml:space="preserve">poverty, </w:t>
      </w:r>
      <w:r w:rsidR="00275FC8" w:rsidRPr="00F600D1">
        <w:t xml:space="preserve">and </w:t>
      </w:r>
      <w:r w:rsidR="000A1F66" w:rsidRPr="00F600D1">
        <w:t>homelessness</w:t>
      </w:r>
      <w:r w:rsidRPr="00F600D1">
        <w:t xml:space="preserve">. </w:t>
      </w:r>
      <w:r w:rsidR="000C567A">
        <w:t>P</w:t>
      </w:r>
      <w:r w:rsidRPr="00F600D1">
        <w:t xml:space="preserve">redictors </w:t>
      </w:r>
      <w:r w:rsidR="000C567A">
        <w:t xml:space="preserve">with </w:t>
      </w:r>
      <w:r w:rsidRPr="00F600D1">
        <w:t>p</w:t>
      </w:r>
      <w:r w:rsidR="000C567A">
        <w:t xml:space="preserve">-value </w:t>
      </w:r>
      <w:r w:rsidRPr="00F600D1">
        <w:t>&lt;0.05</w:t>
      </w:r>
      <w:r w:rsidR="000C567A">
        <w:t xml:space="preserve"> </w:t>
      </w:r>
      <w:r w:rsidRPr="00F600D1">
        <w:t xml:space="preserve">were retained in the model. </w:t>
      </w:r>
    </w:p>
    <w:p w14:paraId="555107DB" w14:textId="53B3DB94" w:rsidR="003D0B7F" w:rsidRPr="00F600D1" w:rsidRDefault="003D0B7F" w:rsidP="00FA4D5D">
      <w:pPr>
        <w:spacing w:line="480" w:lineRule="auto"/>
        <w:ind w:firstLine="720"/>
      </w:pPr>
      <w:r w:rsidRPr="00F600D1">
        <w:t xml:space="preserve">Next, in separate models adjusting for covariates, we examined </w:t>
      </w:r>
      <w:r w:rsidR="00C81D9D" w:rsidRPr="00F600D1">
        <w:t xml:space="preserve">associations between latent classes and outcomes of </w:t>
      </w:r>
      <w:r w:rsidR="00A51B2E">
        <w:t xml:space="preserve">obtaining </w:t>
      </w:r>
      <w:r w:rsidR="000267BE">
        <w:t xml:space="preserve">free condoms, </w:t>
      </w:r>
      <w:r w:rsidR="00A51B2E">
        <w:t>using</w:t>
      </w:r>
      <w:r w:rsidR="00C81D9D" w:rsidRPr="00F600D1">
        <w:t xml:space="preserve"> free condoms</w:t>
      </w:r>
      <w:r w:rsidR="00A51B2E">
        <w:t>,</w:t>
      </w:r>
      <w:r w:rsidRPr="00F600D1">
        <w:t xml:space="preserve"> </w:t>
      </w:r>
      <w:r w:rsidR="00C81D9D" w:rsidRPr="00F600D1">
        <w:t>intervention participation</w:t>
      </w:r>
      <w:r w:rsidR="00A51B2E">
        <w:t>, and positive HIV test result</w:t>
      </w:r>
      <w:r w:rsidRPr="00F600D1">
        <w:t xml:space="preserve">. </w:t>
      </w:r>
      <w:r w:rsidR="00A51B2E">
        <w:t xml:space="preserve">We examined the one-step model for changes in latent </w:t>
      </w:r>
      <w:r w:rsidR="00A51B2E">
        <w:lastRenderedPageBreak/>
        <w:t xml:space="preserve">class structure that would </w:t>
      </w:r>
      <w:r w:rsidR="00273C03">
        <w:t xml:space="preserve">indicate the </w:t>
      </w:r>
      <w:r w:rsidR="00A51B2E">
        <w:t>necessit</w:t>
      </w:r>
      <w:r w:rsidR="00273C03">
        <w:t>y for</w:t>
      </w:r>
      <w:r w:rsidR="00A51B2E">
        <w:t xml:space="preserve"> a 3-step approach. </w:t>
      </w:r>
      <w:r w:rsidR="002968D1">
        <w:t xml:space="preserve">Due to the model complexity, automatic 3-step </w:t>
      </w:r>
      <w:r w:rsidR="00273C03">
        <w:t xml:space="preserve">procedures were not available, so </w:t>
      </w:r>
      <w:r w:rsidR="002968D1">
        <w:t xml:space="preserve">a manual approach </w:t>
      </w:r>
      <w:r w:rsidR="006D4CC2">
        <w:t>was required</w:t>
      </w:r>
      <w:r w:rsidR="003A7E66">
        <w:t>.</w:t>
      </w:r>
      <w:r w:rsidR="002968D1">
        <w:fldChar w:fldCharType="begin"/>
      </w:r>
      <w:r w:rsidR="00ED3E0A">
        <w:instrText xml:space="preserve"> ADDIN EN.CITE &lt;EndNote&gt;&lt;Cite&gt;&lt;Author&gt;Asparouhov&lt;/Author&gt;&lt;Year&gt;2013&lt;/Year&gt;&lt;RecNum&gt;3934&lt;/RecNum&gt;&lt;DisplayText&gt;&lt;style face="superscript"&gt;58,59&lt;/style&gt;&lt;/DisplayText&gt;&lt;record&gt;&lt;rec-number&gt;3934&lt;/rec-number&gt;&lt;foreign-keys&gt;&lt;key app="EN" db-id="0xrrtxv9xpzzsrext2ivwtp7z99z90ttaf52" timestamp="1359403775"&gt;3934&lt;/key&gt;&lt;/foreign-keys&gt;&lt;ref-type name="Generic"&gt;13&lt;/ref-type&gt;&lt;contributors&gt;&lt;authors&gt;&lt;author&gt;Asparouhov, Tihomir&lt;/author&gt;&lt;author&gt;Muthén, Bengt&lt;/author&gt;&lt;/authors&gt;&lt;/contributors&gt;&lt;titles&gt;&lt;title&gt;Auxiliary Variables in Mixture Modeling: A 3-Step Approach Using Mplus&lt;/title&gt;&lt;secondary-title&gt;Mplus Web Notes: No. 15&lt;/secondary-title&gt;&lt;/titles&gt;&lt;dates&gt;&lt;year&gt;2013&lt;/year&gt;&lt;pub-dates&gt;&lt;date&gt;October 4, 2012&lt;/date&gt;&lt;/pub-dates&gt;&lt;/dates&gt;&lt;urls&gt;&lt;related-urls&gt;&lt;url&gt;http://statmodel.com/examples/webnotes/webnote15.pdf&lt;/url&gt;&lt;/related-urls&gt;&lt;/urls&gt;&lt;electronic-resource-num&gt;Archived at http://www.webcitation.org/6GfQF7CvB&lt;/electronic-resource-num&gt;&lt;access-date&gt;16 May 2013&lt;/access-date&gt;&lt;/record&gt;&lt;/Cite&gt;&lt;Cite&gt;&lt;Author&gt;Asparouhov&lt;/Author&gt;&lt;Year&gt;2014&lt;/Year&gt;&lt;RecNum&gt;7035&lt;/RecNum&gt;&lt;record&gt;&lt;rec-number&gt;7035&lt;/rec-number&gt;&lt;foreign-keys&gt;&lt;key app="EN" db-id="0xrrtxv9xpzzsrext2ivwtp7z99z90ttaf52" timestamp="1474657584"&gt;7035&lt;/key&gt;&lt;/foreign-keys&gt;&lt;ref-type name="Journal Article"&gt;17&lt;/ref-type&gt;&lt;contributors&gt;&lt;authors&gt;&lt;author&gt;Asparouhov, Tihomir&lt;/author&gt;&lt;author&gt;Muthén, Bengt&lt;/author&gt;&lt;/authors&gt;&lt;/contributors&gt;&lt;titles&gt;&lt;title&gt;Auxiliary variables in mixture modeling: Three-step approaches using Mplus&lt;/title&gt;&lt;secondary-title&gt;Structural Equation Modeling&lt;/secondary-title&gt;&lt;/titles&gt;&lt;periodical&gt;&lt;full-title&gt;Structural Equation Modeling&lt;/full-title&gt;&lt;/periodical&gt;&lt;pages&gt;329-341&lt;/pages&gt;&lt;volume&gt;21&lt;/volume&gt;&lt;number&gt;3&lt;/number&gt;&lt;dates&gt;&lt;year&gt;2014&lt;/year&gt;&lt;/dates&gt;&lt;publisher&gt;Routledge&lt;/publisher&gt;&lt;isbn&gt;1070-5511&lt;/isbn&gt;&lt;urls&gt;&lt;related-urls&gt;&lt;url&gt;http://dx.doi.org/10.1080/10705511.2014.915181&lt;/url&gt;&lt;/related-urls&gt;&lt;/urls&gt;&lt;electronic-resource-num&gt;10.1080/10705511.2014.915181&lt;/electronic-resource-num&gt;&lt;/record&gt;&lt;/Cite&gt;&lt;/EndNote&gt;</w:instrText>
      </w:r>
      <w:r w:rsidR="002968D1">
        <w:fldChar w:fldCharType="separate"/>
      </w:r>
      <w:r w:rsidR="00ED3E0A" w:rsidRPr="00ED3E0A">
        <w:rPr>
          <w:noProof/>
          <w:vertAlign w:val="superscript"/>
        </w:rPr>
        <w:t>58,59</w:t>
      </w:r>
      <w:r w:rsidR="002968D1">
        <w:fldChar w:fldCharType="end"/>
      </w:r>
      <w:r w:rsidR="002968D1">
        <w:t xml:space="preserve"> </w:t>
      </w:r>
      <w:r w:rsidR="00273C03">
        <w:t xml:space="preserve">The 3-step approach for distal outcomes </w:t>
      </w:r>
      <w:r w:rsidR="006D4CC2">
        <w:t>compris</w:t>
      </w:r>
      <w:r w:rsidR="00273C03">
        <w:t>es 1) fitting the latent class model without the outcome, 2) computing the classification uncertainty rate for the most likely class, a</w:t>
      </w:r>
      <w:r w:rsidR="004054A8">
        <w:t>n</w:t>
      </w:r>
      <w:r w:rsidR="00273C03">
        <w:t xml:space="preserve">d 3) estimating the model with the distal outcome using the most likely class variable and uncertainty rates computed in step 2. </w:t>
      </w:r>
      <w:r w:rsidRPr="00F600D1">
        <w:t xml:space="preserve">For each </w:t>
      </w:r>
      <w:r w:rsidR="00F25AA4">
        <w:t>outcome</w:t>
      </w:r>
      <w:r w:rsidR="00F25AA4" w:rsidRPr="00F600D1">
        <w:t xml:space="preserve"> </w:t>
      </w:r>
      <w:r w:rsidRPr="00F600D1">
        <w:t xml:space="preserve">we computed </w:t>
      </w:r>
      <w:r w:rsidR="00F25AA4">
        <w:t xml:space="preserve">a </w:t>
      </w:r>
      <w:r w:rsidRPr="00F600D1">
        <w:t>Wald test for the overall effect</w:t>
      </w:r>
      <w:r w:rsidR="00F25AA4">
        <w:t xml:space="preserve"> of class</w:t>
      </w:r>
      <w:r w:rsidRPr="00F600D1">
        <w:t xml:space="preserve">, and then conducted a region-stratified analysis and computed a Wald test of equality of coefficients to test whether associations were consistent across regions. </w:t>
      </w:r>
      <w:r w:rsidR="00F25AA4">
        <w:t xml:space="preserve">We omit tests involving cells with a count of less than 5. </w:t>
      </w:r>
      <w:r w:rsidRPr="00F600D1">
        <w:t xml:space="preserve">Covariate associations were held equal across regions in the stratified models. </w:t>
      </w:r>
      <w:r w:rsidR="00FA4D5D">
        <w:t xml:space="preserve">In describing the results, we consider effects with </w:t>
      </w:r>
      <w:r w:rsidR="00FA4D5D" w:rsidRPr="003A7E66">
        <w:rPr>
          <w:i/>
        </w:rPr>
        <w:t>p</w:t>
      </w:r>
      <w:r w:rsidR="00FA4D5D">
        <w:t>-value &lt;0.01 as statistically significant</w:t>
      </w:r>
      <w:r w:rsidR="000E0CE1">
        <w:t xml:space="preserve"> and &lt;0.05 as marginal</w:t>
      </w:r>
      <w:r w:rsidR="00FA4D5D">
        <w:t>.</w:t>
      </w:r>
    </w:p>
    <w:p w14:paraId="20A73307" w14:textId="77777777" w:rsidR="00B16869" w:rsidRPr="00F600D1" w:rsidRDefault="00534D68" w:rsidP="00534D68">
      <w:pPr>
        <w:spacing w:line="480" w:lineRule="auto"/>
        <w:rPr>
          <w:b/>
        </w:rPr>
      </w:pPr>
      <w:r w:rsidRPr="00F600D1">
        <w:rPr>
          <w:b/>
        </w:rPr>
        <w:t>3. Results</w:t>
      </w:r>
    </w:p>
    <w:p w14:paraId="495D5E8C" w14:textId="2643761A" w:rsidR="00534D68" w:rsidRPr="00F600D1" w:rsidRDefault="003409A4" w:rsidP="003A44F3">
      <w:pPr>
        <w:spacing w:line="480" w:lineRule="auto"/>
      </w:pPr>
      <w:r w:rsidRPr="00F600D1">
        <w:rPr>
          <w:i/>
        </w:rPr>
        <w:t>3.1. Sample</w:t>
      </w:r>
      <w:r w:rsidRPr="00F600D1">
        <w:t xml:space="preserve">. </w:t>
      </w:r>
      <w:r w:rsidR="00CA575E" w:rsidRPr="00F600D1">
        <w:t xml:space="preserve">Characteristics of the sample are shown in Table 1. </w:t>
      </w:r>
      <w:r w:rsidR="00323A55">
        <w:t>Cities in t</w:t>
      </w:r>
      <w:r w:rsidR="00E51900" w:rsidRPr="00F600D1">
        <w:t xml:space="preserve">he South and West regions contributed the largest proportions. The women were mostly </w:t>
      </w:r>
      <w:r w:rsidR="00F37C15">
        <w:t>aged</w:t>
      </w:r>
      <w:r w:rsidR="00F37C15" w:rsidRPr="00F600D1">
        <w:t xml:space="preserve"> </w:t>
      </w:r>
      <w:r w:rsidR="00E51900" w:rsidRPr="00F600D1">
        <w:t xml:space="preserve">40 years </w:t>
      </w:r>
      <w:r w:rsidR="00F37C15">
        <w:t xml:space="preserve">and </w:t>
      </w:r>
      <w:r w:rsidR="00E51900" w:rsidRPr="00F600D1">
        <w:t>old</w:t>
      </w:r>
      <w:r w:rsidR="00F37C15">
        <w:t>er</w:t>
      </w:r>
      <w:r w:rsidR="006B0552">
        <w:t xml:space="preserve"> (66.0%)</w:t>
      </w:r>
      <w:r w:rsidR="00E51900" w:rsidRPr="00F600D1">
        <w:t xml:space="preserve">, and non-Hispanic </w:t>
      </w:r>
      <w:r w:rsidR="007F08CB">
        <w:t>black</w:t>
      </w:r>
      <w:r w:rsidR="006B0552">
        <w:t xml:space="preserve"> (41.2%) </w:t>
      </w:r>
      <w:r w:rsidR="00E51900" w:rsidRPr="00F600D1">
        <w:t xml:space="preserve">or </w:t>
      </w:r>
      <w:r w:rsidR="006B0552">
        <w:t xml:space="preserve">non-Hispanic </w:t>
      </w:r>
      <w:r w:rsidR="007F08CB">
        <w:t>white</w:t>
      </w:r>
      <w:r w:rsidR="00EA4FBF">
        <w:t xml:space="preserve"> </w:t>
      </w:r>
      <w:r w:rsidR="006B0552">
        <w:t>(32.2%)</w:t>
      </w:r>
      <w:r w:rsidR="00E51900" w:rsidRPr="00F600D1">
        <w:t>. A sizeable minority identified as bisexual</w:t>
      </w:r>
      <w:r w:rsidR="006B0552">
        <w:t xml:space="preserve"> (21.8%)</w:t>
      </w:r>
      <w:r w:rsidR="00E51900" w:rsidRPr="00F600D1">
        <w:t xml:space="preserve">, </w:t>
      </w:r>
      <w:r w:rsidR="00DA2334">
        <w:t>about half</w:t>
      </w:r>
      <w:r w:rsidR="00E51900" w:rsidRPr="00F600D1">
        <w:t xml:space="preserve"> had experienced homelessness in the past year, and over 80% had incomes below the federal poverty level. </w:t>
      </w:r>
      <w:r w:rsidR="006B4A2B" w:rsidRPr="00F600D1">
        <w:t>Few (6.5%) had never been tested for HIV</w:t>
      </w:r>
      <w:r w:rsidR="00B372FC">
        <w:t>;</w:t>
      </w:r>
      <w:r w:rsidR="004F13F1">
        <w:t xml:space="preserve"> </w:t>
      </w:r>
      <w:r w:rsidR="006B4A2B" w:rsidRPr="00F600D1">
        <w:t>53</w:t>
      </w:r>
      <w:r w:rsidR="00323A55">
        <w:t>.1</w:t>
      </w:r>
      <w:r w:rsidR="006B4A2B" w:rsidRPr="00F600D1">
        <w:t xml:space="preserve">% </w:t>
      </w:r>
      <w:r w:rsidR="004F13F1">
        <w:t>report</w:t>
      </w:r>
      <w:r w:rsidR="00B372FC">
        <w:t>ed</w:t>
      </w:r>
      <w:r w:rsidR="004F13F1">
        <w:t xml:space="preserve"> being</w:t>
      </w:r>
      <w:r w:rsidR="006B4A2B" w:rsidRPr="00F600D1">
        <w:t xml:space="preserve"> tested in the past year.</w:t>
      </w:r>
      <w:r w:rsidR="003A44F3" w:rsidRPr="00F600D1">
        <w:t xml:space="preserve"> Over half reported obtaining free condoms</w:t>
      </w:r>
      <w:r w:rsidR="00667313">
        <w:t xml:space="preserve"> in the past 12 months</w:t>
      </w:r>
      <w:r w:rsidR="00DD6898">
        <w:t xml:space="preserve"> and overall about </w:t>
      </w:r>
      <w:r w:rsidR="003A44F3" w:rsidRPr="00F600D1">
        <w:t>one</w:t>
      </w:r>
      <w:r w:rsidR="003A7E66">
        <w:t>-</w:t>
      </w:r>
      <w:r w:rsidR="003A44F3" w:rsidRPr="00F600D1">
        <w:t xml:space="preserve">third </w:t>
      </w:r>
      <w:r w:rsidR="004F13F1">
        <w:t xml:space="preserve">reported </w:t>
      </w:r>
      <w:r w:rsidR="003A44F3" w:rsidRPr="00F600D1">
        <w:t>us</w:t>
      </w:r>
      <w:r w:rsidR="004F13F1">
        <w:t>ing</w:t>
      </w:r>
      <w:r w:rsidR="003A44F3" w:rsidRPr="00F600D1">
        <w:t xml:space="preserve"> them. San Juan had the highest proportions of women obtaining (</w:t>
      </w:r>
      <w:r w:rsidR="00381B59">
        <w:t>79.7</w:t>
      </w:r>
      <w:r w:rsidR="003A44F3" w:rsidRPr="00F600D1">
        <w:t>%) and using (59</w:t>
      </w:r>
      <w:r w:rsidR="00381B59">
        <w:t>.4</w:t>
      </w:r>
      <w:r w:rsidR="003A44F3" w:rsidRPr="00F600D1">
        <w:t>%) free condoms. In the mainland U.S.</w:t>
      </w:r>
      <w:r w:rsidRPr="00F600D1">
        <w:t>,</w:t>
      </w:r>
      <w:r w:rsidR="003A44F3" w:rsidRPr="00F600D1">
        <w:t xml:space="preserve"> rates of obtaining and using free condoms ranged from 43.5% and 27.7% in the Midwest to 57.5% and 37.6% in the Northeast. Regional variation in obtaining free condoms was marginally significant (p=0.031), using free condoms was statistically significant (p=0.006)</w:t>
      </w:r>
      <w:r w:rsidR="006B0552">
        <w:t xml:space="preserve">, and </w:t>
      </w:r>
      <w:r w:rsidR="006B0552">
        <w:lastRenderedPageBreak/>
        <w:t>participation in interventions</w:t>
      </w:r>
      <w:r w:rsidR="00E12A2D">
        <w:t xml:space="preserve"> </w:t>
      </w:r>
      <w:r w:rsidRPr="00F600D1">
        <w:t>was similar across regions</w:t>
      </w:r>
      <w:r w:rsidR="00844C3F">
        <w:t xml:space="preserve"> (data not shown)</w:t>
      </w:r>
      <w:r w:rsidRPr="00F600D1">
        <w:t>.</w:t>
      </w:r>
    </w:p>
    <w:p w14:paraId="1E00F3E2" w14:textId="1E489F51" w:rsidR="006C26B9" w:rsidRPr="00F600D1" w:rsidRDefault="003409A4" w:rsidP="006C26B9">
      <w:pPr>
        <w:spacing w:line="480" w:lineRule="auto"/>
      </w:pPr>
      <w:r w:rsidRPr="00F600D1">
        <w:rPr>
          <w:i/>
        </w:rPr>
        <w:t xml:space="preserve">3.2. </w:t>
      </w:r>
      <w:r w:rsidR="004303E6" w:rsidRPr="00F600D1">
        <w:rPr>
          <w:i/>
        </w:rPr>
        <w:t>Latent class analysis</w:t>
      </w:r>
      <w:r w:rsidR="004303E6" w:rsidRPr="00F600D1">
        <w:t>.</w:t>
      </w:r>
      <w:r w:rsidRPr="00F600D1">
        <w:t xml:space="preserve"> The past</w:t>
      </w:r>
      <w:r w:rsidR="00775A1F">
        <w:t>-</w:t>
      </w:r>
      <w:r w:rsidRPr="00F600D1">
        <w:t>year sexual risk behaviors used for the latent class analysis are shown in Table 2.</w:t>
      </w:r>
      <w:r w:rsidR="00A5746D" w:rsidRPr="00F600D1">
        <w:t xml:space="preserve"> The BIC indicated that a six</w:t>
      </w:r>
      <w:r w:rsidR="00F16E2A">
        <w:t>-</w:t>
      </w:r>
      <w:r w:rsidR="00A5746D" w:rsidRPr="00F600D1">
        <w:t xml:space="preserve">class solution had the best fit. The test of measurement invariance across region found </w:t>
      </w:r>
      <w:r w:rsidR="00970B38" w:rsidRPr="00F600D1">
        <w:t xml:space="preserve">only </w:t>
      </w:r>
      <w:r w:rsidR="00A5746D" w:rsidRPr="00F600D1">
        <w:t xml:space="preserve">one </w:t>
      </w:r>
      <w:r w:rsidR="00970B38" w:rsidRPr="00F600D1">
        <w:t>Wald test was significant</w:t>
      </w:r>
      <w:r w:rsidR="00A5746D" w:rsidRPr="00F600D1">
        <w:t xml:space="preserve"> </w:t>
      </w:r>
      <w:r w:rsidR="00970B38" w:rsidRPr="00F600D1">
        <w:t>(Wald=11.32, p&lt; 0.001), t</w:t>
      </w:r>
      <w:r w:rsidR="00A5746D" w:rsidRPr="00F600D1">
        <w:t>herefore we concluded that the latent class structure was invariant across regions.</w:t>
      </w:r>
      <w:r w:rsidR="005A1925" w:rsidRPr="00F600D1">
        <w:t xml:space="preserve"> </w:t>
      </w:r>
      <w:r w:rsidR="006C26B9" w:rsidRPr="00F600D1">
        <w:t>Seven women had missing values on one or more of the covariates, leaving a sample of 2,617 for the multinomial regression analyses. Class structure shifted slightly when including covariates in the model</w:t>
      </w:r>
      <w:r w:rsidR="005B5A24">
        <w:t>;</w:t>
      </w:r>
      <w:r w:rsidR="006C26B9" w:rsidRPr="00F600D1">
        <w:t xml:space="preserve"> therefore</w:t>
      </w:r>
      <w:r w:rsidR="005B5A24">
        <w:t>,</w:t>
      </w:r>
      <w:r w:rsidR="006C26B9" w:rsidRPr="00F600D1">
        <w:t xml:space="preserve"> we present the covariate-adjusted model. Table 2 reports the covariate-adjusted risk behavior profiles of the six classes: </w:t>
      </w:r>
      <w:r w:rsidR="006C26B9" w:rsidRPr="00F600D1">
        <w:rPr>
          <w:b/>
        </w:rPr>
        <w:t xml:space="preserve">1) </w:t>
      </w:r>
      <w:r w:rsidR="00733B05">
        <w:rPr>
          <w:b/>
        </w:rPr>
        <w:t>l</w:t>
      </w:r>
      <w:r w:rsidR="006C26B9" w:rsidRPr="00F600D1">
        <w:rPr>
          <w:b/>
        </w:rPr>
        <w:t>ow risk</w:t>
      </w:r>
      <w:r w:rsidR="006D50BE">
        <w:rPr>
          <w:b/>
        </w:rPr>
        <w:t xml:space="preserve"> </w:t>
      </w:r>
      <w:r w:rsidR="006D50BE" w:rsidRPr="00F600D1">
        <w:t>(1</w:t>
      </w:r>
      <w:r w:rsidR="006D50BE">
        <w:t>7.7</w:t>
      </w:r>
      <w:r w:rsidR="006D50BE" w:rsidRPr="00F600D1">
        <w:t>%)</w:t>
      </w:r>
      <w:r w:rsidR="006C26B9" w:rsidRPr="00F600D1">
        <w:rPr>
          <w:b/>
        </w:rPr>
        <w:t>:</w:t>
      </w:r>
      <w:r w:rsidR="006C26B9" w:rsidRPr="00F600D1">
        <w:t xml:space="preserve">  </w:t>
      </w:r>
      <w:r w:rsidR="00B2723F">
        <w:t xml:space="preserve">high </w:t>
      </w:r>
      <w:r w:rsidR="004E7E96">
        <w:t>likelihood</w:t>
      </w:r>
      <w:r w:rsidR="00B2723F">
        <w:t xml:space="preserve"> of</w:t>
      </w:r>
      <w:r w:rsidR="000E0CE1">
        <w:t xml:space="preserve"> no male partner</w:t>
      </w:r>
      <w:r w:rsidR="006C26B9" w:rsidRPr="00F600D1">
        <w:t xml:space="preserve">; </w:t>
      </w:r>
      <w:r w:rsidR="00733B05">
        <w:rPr>
          <w:b/>
        </w:rPr>
        <w:t>2) m</w:t>
      </w:r>
      <w:r w:rsidR="006C26B9" w:rsidRPr="00F600D1">
        <w:rPr>
          <w:b/>
        </w:rPr>
        <w:t>onogamous</w:t>
      </w:r>
      <w:r w:rsidR="006D50BE">
        <w:rPr>
          <w:b/>
        </w:rPr>
        <w:t xml:space="preserve"> </w:t>
      </w:r>
      <w:r w:rsidR="006D50BE" w:rsidRPr="00F600D1">
        <w:t>(34</w:t>
      </w:r>
      <w:r w:rsidR="006D50BE">
        <w:t>.4</w:t>
      </w:r>
      <w:r w:rsidR="006D50BE" w:rsidRPr="00F600D1">
        <w:t>%)</w:t>
      </w:r>
      <w:r w:rsidR="006C26B9" w:rsidRPr="00F600D1">
        <w:rPr>
          <w:b/>
        </w:rPr>
        <w:t xml:space="preserve">: </w:t>
      </w:r>
      <w:r w:rsidR="004E7E96">
        <w:t>high likelihood of</w:t>
      </w:r>
      <w:r w:rsidR="004E7E96" w:rsidRPr="00F600D1">
        <w:t xml:space="preserve"> </w:t>
      </w:r>
      <w:r w:rsidR="006D50BE">
        <w:t xml:space="preserve">only </w:t>
      </w:r>
      <w:r w:rsidR="006C26B9" w:rsidRPr="00F600D1">
        <w:t xml:space="preserve">one </w:t>
      </w:r>
      <w:r w:rsidR="006D50BE">
        <w:t xml:space="preserve">sex </w:t>
      </w:r>
      <w:r w:rsidR="006C26B9" w:rsidRPr="00F600D1">
        <w:t>partner, no more than one new or exchange</w:t>
      </w:r>
      <w:r w:rsidR="006D50BE">
        <w:t xml:space="preserve"> sex partner</w:t>
      </w:r>
      <w:r w:rsidR="006C26B9" w:rsidRPr="00F600D1">
        <w:t xml:space="preserve">, no </w:t>
      </w:r>
      <w:r w:rsidR="003409E5">
        <w:t>condomless</w:t>
      </w:r>
      <w:r w:rsidR="006C26B9" w:rsidRPr="00F600D1">
        <w:t xml:space="preserve"> casual sex; </w:t>
      </w:r>
      <w:r w:rsidR="006C26B9" w:rsidRPr="00F600D1">
        <w:rPr>
          <w:b/>
        </w:rPr>
        <w:t>3)</w:t>
      </w:r>
      <w:r w:rsidR="006C26B9" w:rsidRPr="00F600D1">
        <w:t xml:space="preserve"> </w:t>
      </w:r>
      <w:r w:rsidR="00733B05">
        <w:rPr>
          <w:b/>
        </w:rPr>
        <w:t>c</w:t>
      </w:r>
      <w:r w:rsidR="006C26B9" w:rsidRPr="00F600D1">
        <w:rPr>
          <w:b/>
        </w:rPr>
        <w:t>asual</w:t>
      </w:r>
      <w:r w:rsidR="00CC566E">
        <w:rPr>
          <w:b/>
        </w:rPr>
        <w:t xml:space="preserve"> partner</w:t>
      </w:r>
      <w:r w:rsidR="006D50BE">
        <w:rPr>
          <w:b/>
        </w:rPr>
        <w:t xml:space="preserve"> </w:t>
      </w:r>
      <w:r w:rsidR="006D50BE" w:rsidRPr="00F600D1">
        <w:t>(4</w:t>
      </w:r>
      <w:r w:rsidR="006D50BE">
        <w:t>.1</w:t>
      </w:r>
      <w:r w:rsidR="006D50BE" w:rsidRPr="00F600D1">
        <w:t>%)</w:t>
      </w:r>
      <w:r w:rsidR="006C26B9" w:rsidRPr="00F600D1">
        <w:rPr>
          <w:b/>
        </w:rPr>
        <w:t>:</w:t>
      </w:r>
      <w:r w:rsidR="006C26B9" w:rsidRPr="00F600D1">
        <w:t xml:space="preserve"> </w:t>
      </w:r>
      <w:r w:rsidR="004E7E96">
        <w:t>high likelihood of</w:t>
      </w:r>
      <w:r w:rsidR="004E7E96" w:rsidRPr="00F600D1">
        <w:t xml:space="preserve"> </w:t>
      </w:r>
      <w:r w:rsidR="006D50BE">
        <w:t xml:space="preserve">only </w:t>
      </w:r>
      <w:r w:rsidR="006C26B9" w:rsidRPr="00F600D1">
        <w:t xml:space="preserve">one </w:t>
      </w:r>
      <w:r w:rsidR="006D50BE">
        <w:t xml:space="preserve">sex </w:t>
      </w:r>
      <w:r w:rsidR="006C26B9" w:rsidRPr="00F600D1">
        <w:t>partner, no more than one new</w:t>
      </w:r>
      <w:r w:rsidR="006D50BE">
        <w:t xml:space="preserve"> or</w:t>
      </w:r>
      <w:r w:rsidR="006C26B9" w:rsidRPr="00F600D1">
        <w:t xml:space="preserve"> exchange</w:t>
      </w:r>
      <w:r w:rsidR="006D50BE">
        <w:t xml:space="preserve"> sex partner</w:t>
      </w:r>
      <w:r w:rsidR="006C26B9" w:rsidRPr="00F600D1">
        <w:t xml:space="preserve">, or </w:t>
      </w:r>
      <w:r w:rsidR="003409E5">
        <w:t>condomless</w:t>
      </w:r>
      <w:r w:rsidR="006C26B9" w:rsidRPr="00F600D1">
        <w:t xml:space="preserve"> </w:t>
      </w:r>
      <w:r w:rsidR="006D50BE">
        <w:t xml:space="preserve">sex with not more than one </w:t>
      </w:r>
      <w:r w:rsidR="006C26B9" w:rsidRPr="00F600D1">
        <w:t xml:space="preserve">casual sex partner; </w:t>
      </w:r>
      <w:r w:rsidR="006C26B9" w:rsidRPr="00F600D1">
        <w:rPr>
          <w:b/>
        </w:rPr>
        <w:t>4)</w:t>
      </w:r>
      <w:r w:rsidR="006C26B9" w:rsidRPr="00F600D1">
        <w:t xml:space="preserve"> </w:t>
      </w:r>
      <w:r w:rsidR="00733B05">
        <w:rPr>
          <w:b/>
        </w:rPr>
        <w:t>m</w:t>
      </w:r>
      <w:r w:rsidR="006C26B9" w:rsidRPr="00F600D1">
        <w:rPr>
          <w:b/>
        </w:rPr>
        <w:t>ultiple partners</w:t>
      </w:r>
      <w:r w:rsidR="006D50BE">
        <w:rPr>
          <w:b/>
        </w:rPr>
        <w:t xml:space="preserve"> </w:t>
      </w:r>
      <w:r w:rsidR="006D50BE" w:rsidRPr="00F600D1">
        <w:t>(1</w:t>
      </w:r>
      <w:r w:rsidR="006D50BE">
        <w:t>6.</w:t>
      </w:r>
      <w:r w:rsidR="006D50BE" w:rsidRPr="00F600D1">
        <w:t>7%)</w:t>
      </w:r>
      <w:r w:rsidR="006C26B9" w:rsidRPr="00F600D1">
        <w:rPr>
          <w:b/>
        </w:rPr>
        <w:t>:</w:t>
      </w:r>
      <w:r w:rsidR="006C26B9" w:rsidRPr="00F600D1">
        <w:t xml:space="preserve"> </w:t>
      </w:r>
      <w:r w:rsidR="00292666">
        <w:t xml:space="preserve">more than one male </w:t>
      </w:r>
      <w:r w:rsidR="006D50BE">
        <w:t xml:space="preserve">sex </w:t>
      </w:r>
      <w:r w:rsidR="00292666">
        <w:t xml:space="preserve">partner, </w:t>
      </w:r>
      <w:r w:rsidR="004E7E96">
        <w:t>high likelihood of</w:t>
      </w:r>
      <w:r w:rsidR="006C26B9" w:rsidRPr="00F600D1">
        <w:t xml:space="preserve"> at least one new partner; </w:t>
      </w:r>
      <w:r w:rsidR="00733B05">
        <w:rPr>
          <w:b/>
        </w:rPr>
        <w:t>5) e</w:t>
      </w:r>
      <w:r w:rsidR="006C26B9" w:rsidRPr="00F600D1">
        <w:rPr>
          <w:b/>
        </w:rPr>
        <w:t>xchange sex</w:t>
      </w:r>
      <w:r w:rsidR="006D50BE">
        <w:rPr>
          <w:b/>
        </w:rPr>
        <w:t xml:space="preserve"> </w:t>
      </w:r>
      <w:r w:rsidR="006D50BE" w:rsidRPr="00F600D1">
        <w:t>(19</w:t>
      </w:r>
      <w:r w:rsidR="006D50BE">
        <w:t>.0</w:t>
      </w:r>
      <w:r w:rsidR="006D50BE" w:rsidRPr="00F600D1">
        <w:t>%)</w:t>
      </w:r>
      <w:r w:rsidR="006C26B9" w:rsidRPr="00F600D1">
        <w:t xml:space="preserve">: </w:t>
      </w:r>
      <w:r w:rsidR="004E7E96">
        <w:t>high likelihood of</w:t>
      </w:r>
      <w:r w:rsidR="006C26B9" w:rsidRPr="00F600D1">
        <w:t xml:space="preserve"> multiple exchange </w:t>
      </w:r>
      <w:r w:rsidR="00654228">
        <w:t xml:space="preserve">sex </w:t>
      </w:r>
      <w:r w:rsidR="006C26B9" w:rsidRPr="00F600D1">
        <w:t xml:space="preserve">partners and multiple new </w:t>
      </w:r>
      <w:r w:rsidR="00654228">
        <w:t xml:space="preserve">sex partners, high likelihood of </w:t>
      </w:r>
      <w:r w:rsidR="003409E5">
        <w:t>condomless</w:t>
      </w:r>
      <w:r w:rsidR="006C26B9" w:rsidRPr="00F600D1">
        <w:t xml:space="preserve"> sex </w:t>
      </w:r>
      <w:r w:rsidR="00654228">
        <w:t xml:space="preserve">with multiple casual sex </w:t>
      </w:r>
      <w:r w:rsidR="006C26B9" w:rsidRPr="00F600D1">
        <w:t>partners</w:t>
      </w:r>
      <w:r w:rsidR="006D50BE">
        <w:t>;</w:t>
      </w:r>
      <w:r w:rsidR="006C26B9" w:rsidRPr="00F600D1">
        <w:t xml:space="preserve"> </w:t>
      </w:r>
      <w:r w:rsidR="006C26B9" w:rsidRPr="00F600D1">
        <w:rPr>
          <w:b/>
        </w:rPr>
        <w:t>6)</w:t>
      </w:r>
      <w:r w:rsidR="006C26B9" w:rsidRPr="00F600D1">
        <w:t xml:space="preserve"> </w:t>
      </w:r>
      <w:r w:rsidR="00733B05">
        <w:rPr>
          <w:b/>
        </w:rPr>
        <w:t>e</w:t>
      </w:r>
      <w:r w:rsidR="006C26B9" w:rsidRPr="00F600D1">
        <w:rPr>
          <w:b/>
        </w:rPr>
        <w:t>xchange plus main</w:t>
      </w:r>
      <w:r w:rsidR="006D50BE">
        <w:rPr>
          <w:b/>
        </w:rPr>
        <w:t xml:space="preserve"> </w:t>
      </w:r>
      <w:r w:rsidR="006D50BE" w:rsidRPr="00F600D1">
        <w:t>(8</w:t>
      </w:r>
      <w:r w:rsidR="006D50BE">
        <w:t>.1</w:t>
      </w:r>
      <w:r w:rsidR="006D50BE" w:rsidRPr="00F600D1">
        <w:t>%)</w:t>
      </w:r>
      <w:r w:rsidR="006C26B9" w:rsidRPr="00F600D1">
        <w:t xml:space="preserve">: </w:t>
      </w:r>
      <w:r w:rsidR="004E7E96">
        <w:t xml:space="preserve">high likelihood of </w:t>
      </w:r>
      <w:r w:rsidR="006C26B9" w:rsidRPr="00F600D1">
        <w:t xml:space="preserve"> multiple exchange </w:t>
      </w:r>
      <w:r w:rsidR="00654228">
        <w:t xml:space="preserve">sex </w:t>
      </w:r>
      <w:r w:rsidR="006C26B9" w:rsidRPr="00F600D1">
        <w:t xml:space="preserve">partners, multiple new </w:t>
      </w:r>
      <w:r w:rsidR="00654228">
        <w:t xml:space="preserve">sex partners, </w:t>
      </w:r>
      <w:r w:rsidR="006C26B9" w:rsidRPr="00F600D1">
        <w:t xml:space="preserve">or </w:t>
      </w:r>
      <w:r w:rsidR="00654228">
        <w:t xml:space="preserve">condomless sex with multiple </w:t>
      </w:r>
      <w:r w:rsidR="006C26B9" w:rsidRPr="00F600D1">
        <w:t xml:space="preserve">casual sex partners, </w:t>
      </w:r>
      <w:r w:rsidR="00654228">
        <w:t xml:space="preserve">plus high likelihood of </w:t>
      </w:r>
      <w:r w:rsidR="003409E5">
        <w:t>condomless</w:t>
      </w:r>
      <w:r w:rsidR="006C26B9" w:rsidRPr="00F600D1">
        <w:t xml:space="preserve"> vaginal and anal sex with </w:t>
      </w:r>
      <w:r w:rsidR="00654228">
        <w:t xml:space="preserve">a </w:t>
      </w:r>
      <w:r w:rsidR="006C26B9" w:rsidRPr="00F600D1">
        <w:t xml:space="preserve">main </w:t>
      </w:r>
      <w:r w:rsidR="00654228">
        <w:t xml:space="preserve">sex </w:t>
      </w:r>
      <w:r w:rsidR="006C26B9" w:rsidRPr="00F600D1">
        <w:t xml:space="preserve">partner. </w:t>
      </w:r>
    </w:p>
    <w:p w14:paraId="2598E278" w14:textId="051687B5" w:rsidR="00B27A9C" w:rsidRDefault="00D13F06" w:rsidP="00794FAF">
      <w:pPr>
        <w:spacing w:line="480" w:lineRule="auto"/>
        <w:ind w:firstLine="720"/>
      </w:pPr>
      <w:r>
        <w:t>The</w:t>
      </w:r>
      <w:r w:rsidR="006C26B9" w:rsidRPr="00F600D1">
        <w:t xml:space="preserve"> class distribution for San Juan was markedly different than in the mainland U.S. regions, with an</w:t>
      </w:r>
      <w:r w:rsidR="00733B05">
        <w:t xml:space="preserve"> estimated </w:t>
      </w:r>
      <w:r w:rsidR="003920B9">
        <w:t>64</w:t>
      </w:r>
      <w:r w:rsidR="00733B05">
        <w:t>% of women in the e</w:t>
      </w:r>
      <w:r w:rsidR="006C26B9" w:rsidRPr="00F600D1">
        <w:t xml:space="preserve">xchange sex class, 17% in the </w:t>
      </w:r>
      <w:r w:rsidR="00733B05">
        <w:t xml:space="preserve">monogamous class, and </w:t>
      </w:r>
      <w:r w:rsidR="003920B9">
        <w:t>1</w:t>
      </w:r>
      <w:r w:rsidR="00733B05">
        <w:t>% in the m</w:t>
      </w:r>
      <w:r w:rsidR="006C26B9" w:rsidRPr="00F600D1">
        <w:t>ultiple partner class</w:t>
      </w:r>
      <w:r w:rsidR="003024AE">
        <w:t xml:space="preserve"> in the unadjusted analysis</w:t>
      </w:r>
      <w:r w:rsidR="006C26B9" w:rsidRPr="00F600D1">
        <w:t xml:space="preserve">. </w:t>
      </w:r>
      <w:r w:rsidR="003024AE">
        <w:t xml:space="preserve">Figure 1 shows the conditional latent class probabilities by region after covariate adjustment. </w:t>
      </w:r>
      <w:r w:rsidR="00B27A9C">
        <w:t xml:space="preserve">The results of the </w:t>
      </w:r>
      <w:r w:rsidR="00B27A9C">
        <w:lastRenderedPageBreak/>
        <w:t xml:space="preserve">covariate </w:t>
      </w:r>
      <w:r w:rsidR="003A7E66">
        <w:t>analysis</w:t>
      </w:r>
      <w:r w:rsidR="00B27A9C">
        <w:t xml:space="preserve"> are presented in Table </w:t>
      </w:r>
      <w:r w:rsidR="00612548">
        <w:t>3</w:t>
      </w:r>
      <w:r w:rsidR="00B27A9C">
        <w:t xml:space="preserve">. </w:t>
      </w:r>
      <w:r w:rsidR="00612548">
        <w:t>Low</w:t>
      </w:r>
      <w:r w:rsidR="00205074">
        <w:t>-</w:t>
      </w:r>
      <w:r w:rsidR="00612548">
        <w:t xml:space="preserve">risk class (class 1) was used as the reference category in the multinomial regression. </w:t>
      </w:r>
      <w:r w:rsidR="00601493">
        <w:t>A</w:t>
      </w:r>
      <w:r w:rsidR="006C26B9" w:rsidRPr="00F600D1">
        <w:t xml:space="preserve">fter covariate adjustment the West had a </w:t>
      </w:r>
      <w:r w:rsidR="00601493">
        <w:t xml:space="preserve">significantly </w:t>
      </w:r>
      <w:r w:rsidR="006C26B9" w:rsidRPr="00F600D1">
        <w:t xml:space="preserve">smaller likelihood of </w:t>
      </w:r>
      <w:r w:rsidR="00733B05">
        <w:t>e</w:t>
      </w:r>
      <w:r w:rsidR="006C26B9" w:rsidRPr="00F600D1">
        <w:t xml:space="preserve">xchange sex class versus </w:t>
      </w:r>
      <w:r w:rsidR="00AE1B18">
        <w:t>the l</w:t>
      </w:r>
      <w:r w:rsidR="006C26B9" w:rsidRPr="00F600D1">
        <w:t>ow risk class</w:t>
      </w:r>
      <w:r w:rsidR="00AE1B18">
        <w:t xml:space="preserve"> compared to the Northeast</w:t>
      </w:r>
      <w:r w:rsidR="006C26B9" w:rsidRPr="00F600D1">
        <w:t xml:space="preserve">. </w:t>
      </w:r>
    </w:p>
    <w:p w14:paraId="7534E65D" w14:textId="11787B6F" w:rsidR="003409A4" w:rsidRPr="00F600D1" w:rsidRDefault="005A1925" w:rsidP="00B27A9C">
      <w:pPr>
        <w:spacing w:line="480" w:lineRule="auto"/>
        <w:ind w:firstLine="720"/>
      </w:pPr>
      <w:r w:rsidRPr="00F600D1">
        <w:t>Sexual orientation, age, and past</w:t>
      </w:r>
      <w:r w:rsidR="00205074">
        <w:t>-</w:t>
      </w:r>
      <w:r w:rsidRPr="00F600D1">
        <w:t>year homelessness had significant associations with latent class (p&lt;0.001)</w:t>
      </w:r>
      <w:r w:rsidR="00FF33C2" w:rsidRPr="00F600D1">
        <w:t>.</w:t>
      </w:r>
      <w:r w:rsidRPr="00F600D1">
        <w:t xml:space="preserve"> </w:t>
      </w:r>
      <w:r w:rsidR="00FF33C2" w:rsidRPr="00F600D1">
        <w:t>P</w:t>
      </w:r>
      <w:r w:rsidRPr="00F600D1">
        <w:t xml:space="preserve">overty was not significant </w:t>
      </w:r>
      <w:r w:rsidR="00FF33C2" w:rsidRPr="00F600D1">
        <w:t xml:space="preserve">after including homelessness and was dropped from the analysis. </w:t>
      </w:r>
      <w:r w:rsidR="00612548">
        <w:t>W</w:t>
      </w:r>
      <w:r w:rsidR="00A354E9" w:rsidRPr="00F600D1">
        <w:t>omen who identified as homosexual had a significantly greater likelihood</w:t>
      </w:r>
      <w:r w:rsidR="00B372FC">
        <w:t xml:space="preserve"> of being in the </w:t>
      </w:r>
      <w:r w:rsidR="00AE1B18">
        <w:t>l</w:t>
      </w:r>
      <w:r w:rsidR="00B372FC">
        <w:t>ow</w:t>
      </w:r>
      <w:r w:rsidR="00205074">
        <w:t>-</w:t>
      </w:r>
      <w:r w:rsidR="00B372FC">
        <w:t>risk cla</w:t>
      </w:r>
      <w:r w:rsidR="00A354E9" w:rsidRPr="00F600D1">
        <w:t>ss</w:t>
      </w:r>
      <w:r w:rsidR="00AE1B18">
        <w:t xml:space="preserve"> than heterosexual women</w:t>
      </w:r>
      <w:r w:rsidR="00256191">
        <w:t>, while</w:t>
      </w:r>
      <w:r w:rsidR="00A354E9" w:rsidRPr="00F600D1">
        <w:t xml:space="preserve"> </w:t>
      </w:r>
      <w:r w:rsidR="00256191">
        <w:t>w</w:t>
      </w:r>
      <w:r w:rsidR="00A354E9" w:rsidRPr="00F600D1">
        <w:t xml:space="preserve">omen who identified as bisexual had a significantly greater likelihood of being in the </w:t>
      </w:r>
      <w:r w:rsidR="00733B05">
        <w:t>e</w:t>
      </w:r>
      <w:r w:rsidR="00A354E9" w:rsidRPr="00F600D1">
        <w:t>xchange,</w:t>
      </w:r>
      <w:r w:rsidR="00733B05">
        <w:t xml:space="preserve"> e</w:t>
      </w:r>
      <w:r w:rsidR="00A354E9" w:rsidRPr="00F600D1">
        <w:t xml:space="preserve">xchange plus, or </w:t>
      </w:r>
      <w:r w:rsidR="00733B05">
        <w:t>c</w:t>
      </w:r>
      <w:r w:rsidR="00A354E9" w:rsidRPr="00F600D1">
        <w:t xml:space="preserve">asual </w:t>
      </w:r>
      <w:r w:rsidR="00733B05">
        <w:t xml:space="preserve">partner </w:t>
      </w:r>
      <w:r w:rsidR="00A354E9" w:rsidRPr="00F600D1">
        <w:t xml:space="preserve">classes </w:t>
      </w:r>
      <w:r w:rsidR="00AE1B18">
        <w:t>than in</w:t>
      </w:r>
      <w:r w:rsidR="00A354E9" w:rsidRPr="00F600D1">
        <w:t xml:space="preserve"> the </w:t>
      </w:r>
      <w:r w:rsidR="00733B05">
        <w:t>l</w:t>
      </w:r>
      <w:r w:rsidR="00A354E9" w:rsidRPr="00F600D1">
        <w:t>ow</w:t>
      </w:r>
      <w:r w:rsidR="00205074">
        <w:t>-</w:t>
      </w:r>
      <w:r w:rsidR="00A354E9" w:rsidRPr="00F600D1">
        <w:t>risk class</w:t>
      </w:r>
      <w:r w:rsidR="00AE1B18">
        <w:t xml:space="preserve"> compared to heterosexual women</w:t>
      </w:r>
      <w:r w:rsidR="00A354E9" w:rsidRPr="00F600D1">
        <w:t xml:space="preserve">. </w:t>
      </w:r>
      <w:r w:rsidR="00AE1B18">
        <w:t>W</w:t>
      </w:r>
      <w:r w:rsidR="00AE1B18" w:rsidRPr="00F600D1">
        <w:t xml:space="preserve">omen </w:t>
      </w:r>
      <w:r w:rsidR="00AE1B18">
        <w:t xml:space="preserve">younger than 50 years of age </w:t>
      </w:r>
      <w:r w:rsidR="00AE1B18" w:rsidRPr="00F600D1">
        <w:t xml:space="preserve">had significantly </w:t>
      </w:r>
      <w:r w:rsidR="002038F0">
        <w:t>high</w:t>
      </w:r>
      <w:r w:rsidR="00AE1B18" w:rsidRPr="00F600D1">
        <w:t>er odd</w:t>
      </w:r>
      <w:r w:rsidR="00AE1B18">
        <w:t xml:space="preserve">s of being in </w:t>
      </w:r>
      <w:r w:rsidR="002038F0">
        <w:t xml:space="preserve">the monogamous, multiple partner, exchange, or exchange plus </w:t>
      </w:r>
      <w:r w:rsidR="00AE1B18">
        <w:t>class</w:t>
      </w:r>
      <w:r w:rsidR="002038F0">
        <w:t>es</w:t>
      </w:r>
      <w:r w:rsidR="00AE1B18">
        <w:t xml:space="preserve"> </w:t>
      </w:r>
      <w:r w:rsidR="002038F0">
        <w:t>than in the</w:t>
      </w:r>
      <w:r w:rsidR="00AE1B18" w:rsidRPr="00F600D1">
        <w:t xml:space="preserve"> </w:t>
      </w:r>
      <w:r w:rsidR="00AE1B18">
        <w:t>low</w:t>
      </w:r>
      <w:r w:rsidR="00205074">
        <w:t>-</w:t>
      </w:r>
      <w:r w:rsidR="00AE1B18">
        <w:t>r</w:t>
      </w:r>
      <w:r w:rsidR="00AE1B18" w:rsidRPr="00F600D1">
        <w:t>isk</w:t>
      </w:r>
      <w:r w:rsidR="002038F0">
        <w:t xml:space="preserve"> class compared with women who were 50 years of age or older</w:t>
      </w:r>
      <w:r w:rsidR="00AE1B18" w:rsidRPr="00F600D1">
        <w:t xml:space="preserve">. </w:t>
      </w:r>
      <w:r w:rsidR="00AE1B18">
        <w:t>W</w:t>
      </w:r>
      <w:r w:rsidR="00AE1B18" w:rsidRPr="00F600D1">
        <w:t>omen 50 and older com</w:t>
      </w:r>
      <w:r w:rsidR="00AE1B18">
        <w:t>prised an estimated 71% of the l</w:t>
      </w:r>
      <w:r w:rsidR="00AE1B18" w:rsidRPr="00F600D1">
        <w:t>ow</w:t>
      </w:r>
      <w:r w:rsidR="00205074">
        <w:t>-</w:t>
      </w:r>
      <w:r w:rsidR="00AE1B18" w:rsidRPr="00F600D1">
        <w:t>risk class. Women under 30 had th</w:t>
      </w:r>
      <w:r w:rsidR="00AE1B18">
        <w:t>e highest odds of being in the m</w:t>
      </w:r>
      <w:r w:rsidR="00AE1B18" w:rsidRPr="00F600D1">
        <w:t>ultiple</w:t>
      </w:r>
      <w:r w:rsidR="00205074">
        <w:t>-</w:t>
      </w:r>
      <w:r w:rsidR="00AE1B18" w:rsidRPr="00F600D1">
        <w:t>partner risk class</w:t>
      </w:r>
      <w:r w:rsidR="002038F0">
        <w:t xml:space="preserve"> compared to the low</w:t>
      </w:r>
      <w:r w:rsidR="00205074">
        <w:t>-</w:t>
      </w:r>
      <w:r w:rsidR="002038F0">
        <w:t>risk class</w:t>
      </w:r>
      <w:r w:rsidR="00AE1B18" w:rsidRPr="00F600D1">
        <w:t>, and comprised 31% of th</w:t>
      </w:r>
      <w:r w:rsidR="002038F0">
        <w:t>e multiple partner</w:t>
      </w:r>
      <w:r w:rsidR="00AE1B18" w:rsidRPr="00F600D1">
        <w:t xml:space="preserve"> class.</w:t>
      </w:r>
      <w:r w:rsidR="00AE1B18">
        <w:t xml:space="preserve"> </w:t>
      </w:r>
      <w:r w:rsidR="00A354E9" w:rsidRPr="00F600D1">
        <w:t xml:space="preserve">Women who were homeless in the past year had a significantly greater likelihood of </w:t>
      </w:r>
      <w:r w:rsidR="000E458C" w:rsidRPr="00F600D1">
        <w:t xml:space="preserve">being in </w:t>
      </w:r>
      <w:r w:rsidR="000A7A7B">
        <w:t xml:space="preserve">the </w:t>
      </w:r>
      <w:r w:rsidR="00733B05">
        <w:t>c</w:t>
      </w:r>
      <w:r w:rsidR="000A7A7B">
        <w:t>asual</w:t>
      </w:r>
      <w:r w:rsidR="00733B05">
        <w:t xml:space="preserve"> partner</w:t>
      </w:r>
      <w:r w:rsidR="000A7A7B">
        <w:t xml:space="preserve">, </w:t>
      </w:r>
      <w:r w:rsidR="00733B05">
        <w:t>m</w:t>
      </w:r>
      <w:r w:rsidR="00AC5C85">
        <w:t xml:space="preserve">ultiple partners, </w:t>
      </w:r>
      <w:r w:rsidR="00733B05">
        <w:t>e</w:t>
      </w:r>
      <w:r w:rsidR="00AC5C85">
        <w:t xml:space="preserve">xchange or </w:t>
      </w:r>
      <w:r w:rsidR="00733B05">
        <w:t>e</w:t>
      </w:r>
      <w:r w:rsidR="00AC5C85">
        <w:t>xchange plus classes</w:t>
      </w:r>
      <w:r w:rsidR="000E458C" w:rsidRPr="00F600D1">
        <w:t xml:space="preserve"> </w:t>
      </w:r>
      <w:r w:rsidR="00AE1B18">
        <w:t>than in the</w:t>
      </w:r>
      <w:r w:rsidR="000E458C" w:rsidRPr="00F600D1">
        <w:t xml:space="preserve"> </w:t>
      </w:r>
      <w:r w:rsidR="00733B05">
        <w:t>l</w:t>
      </w:r>
      <w:r w:rsidR="000E458C" w:rsidRPr="00F600D1">
        <w:t xml:space="preserve">ow </w:t>
      </w:r>
      <w:r w:rsidR="000A7A7B">
        <w:t>r</w:t>
      </w:r>
      <w:r w:rsidR="000A7A7B" w:rsidRPr="00F600D1">
        <w:t>isk</w:t>
      </w:r>
      <w:r w:rsidR="00AE1B18">
        <w:t xml:space="preserve"> class compared to women who were not homeless</w:t>
      </w:r>
      <w:r w:rsidR="000E458C" w:rsidRPr="00F600D1">
        <w:t xml:space="preserve">. </w:t>
      </w:r>
    </w:p>
    <w:p w14:paraId="097676A6" w14:textId="40CD27A4" w:rsidR="00D97B7A" w:rsidRDefault="00F71273" w:rsidP="003A44F3">
      <w:pPr>
        <w:spacing w:line="480" w:lineRule="auto"/>
      </w:pPr>
      <w:r w:rsidRPr="00F600D1">
        <w:rPr>
          <w:i/>
        </w:rPr>
        <w:t>3.3. Intervention outcomes</w:t>
      </w:r>
      <w:r w:rsidR="00A85304">
        <w:rPr>
          <w:i/>
        </w:rPr>
        <w:t>.</w:t>
      </w:r>
      <w:r w:rsidR="00E12A2D">
        <w:rPr>
          <w:i/>
        </w:rPr>
        <w:t xml:space="preserve"> </w:t>
      </w:r>
      <w:r w:rsidR="009003D0" w:rsidRPr="00F600D1">
        <w:t xml:space="preserve">The prevalence of participation in behavioral interventions did not vary significantly by risk class, and there were no significant covariate associations. </w:t>
      </w:r>
      <w:r w:rsidR="00214F57" w:rsidRPr="00F600D1">
        <w:t xml:space="preserve">Table </w:t>
      </w:r>
      <w:r w:rsidR="00256191">
        <w:t>4</w:t>
      </w:r>
      <w:r w:rsidR="00256191" w:rsidRPr="00F600D1">
        <w:t xml:space="preserve"> </w:t>
      </w:r>
      <w:r w:rsidR="00214F57" w:rsidRPr="00F600D1">
        <w:t>shows the model estimated probabilities of obtaining</w:t>
      </w:r>
      <w:r w:rsidR="0088274F">
        <w:t xml:space="preserve"> free condoms,</w:t>
      </w:r>
      <w:r w:rsidR="00214F57" w:rsidRPr="00F600D1">
        <w:t xml:space="preserve"> and using free condoms by sexual risk class and region. </w:t>
      </w:r>
      <w:r w:rsidR="00A33651">
        <w:t xml:space="preserve">Across regions, </w:t>
      </w:r>
      <w:r w:rsidR="000E0CE1">
        <w:t xml:space="preserve">both </w:t>
      </w:r>
      <w:r w:rsidRPr="00F600D1">
        <w:t xml:space="preserve">obtaining </w:t>
      </w:r>
      <w:r w:rsidR="000E0CE1">
        <w:t xml:space="preserve">free condoms </w:t>
      </w:r>
      <w:r w:rsidRPr="00F600D1">
        <w:t xml:space="preserve">and using free condoms varied significantly </w:t>
      </w:r>
      <w:r w:rsidR="00A33651">
        <w:t>by</w:t>
      </w:r>
      <w:r w:rsidR="00A33651" w:rsidRPr="00F600D1">
        <w:t xml:space="preserve"> </w:t>
      </w:r>
      <w:r w:rsidRPr="00F600D1">
        <w:t>risk class</w:t>
      </w:r>
      <w:r w:rsidR="005B5A24">
        <w:t>, with t</w:t>
      </w:r>
      <w:r w:rsidRPr="00F600D1">
        <w:t>he</w:t>
      </w:r>
      <w:r w:rsidR="00733B05">
        <w:t xml:space="preserve"> highest probabilities for the c</w:t>
      </w:r>
      <w:r w:rsidRPr="00F600D1">
        <w:t>asual</w:t>
      </w:r>
      <w:r w:rsidR="000E0CE1">
        <w:t xml:space="preserve"> partner</w:t>
      </w:r>
      <w:r w:rsidRPr="00F600D1">
        <w:t xml:space="preserve"> a</w:t>
      </w:r>
      <w:r w:rsidR="00733B05">
        <w:t>nd e</w:t>
      </w:r>
      <w:r w:rsidRPr="00F600D1">
        <w:t>xchange sex</w:t>
      </w:r>
      <w:r w:rsidR="00733B05">
        <w:t>, followed by exchange plus and m</w:t>
      </w:r>
      <w:r w:rsidR="004F0488" w:rsidRPr="00F600D1">
        <w:t>ultiple</w:t>
      </w:r>
      <w:r w:rsidR="00205074">
        <w:t>-</w:t>
      </w:r>
      <w:r w:rsidR="004F0488" w:rsidRPr="00F600D1">
        <w:t>partner</w:t>
      </w:r>
      <w:r w:rsidR="005B5A24">
        <w:t>s risk classes</w:t>
      </w:r>
      <w:r w:rsidR="004F0488" w:rsidRPr="00F600D1">
        <w:t xml:space="preserve">. Independent of </w:t>
      </w:r>
      <w:r w:rsidR="004F0488" w:rsidRPr="00F600D1">
        <w:lastRenderedPageBreak/>
        <w:t>risk class, women who identified as bisexual</w:t>
      </w:r>
      <w:r w:rsidR="008F6F3A" w:rsidRPr="00F600D1">
        <w:t xml:space="preserve"> </w:t>
      </w:r>
      <w:r w:rsidR="0088274F" w:rsidRPr="00F600D1">
        <w:t xml:space="preserve">were significantly more likely to obtain free condoms </w:t>
      </w:r>
      <w:r w:rsidR="008F6F3A" w:rsidRPr="00F600D1">
        <w:t>(OR=2.03, 95% CI 1.40-2.95)</w:t>
      </w:r>
      <w:r w:rsidR="004F0488" w:rsidRPr="00F600D1">
        <w:t xml:space="preserve">, </w:t>
      </w:r>
      <w:r w:rsidR="0088274F" w:rsidRPr="00F600D1">
        <w:t>and marginally more likely to use them</w:t>
      </w:r>
      <w:r w:rsidR="0088274F">
        <w:t xml:space="preserve"> (OR=1.53, 95% CI 1.11-2.13)</w:t>
      </w:r>
      <w:r w:rsidR="00CD43B3">
        <w:t xml:space="preserve"> than heterosexual women</w:t>
      </w:r>
      <w:r w:rsidR="0088274F">
        <w:t xml:space="preserve">. </w:t>
      </w:r>
      <w:r w:rsidR="00CD43B3">
        <w:t>The results were similar</w:t>
      </w:r>
      <w:r w:rsidR="0088274F">
        <w:t xml:space="preserve"> for </w:t>
      </w:r>
      <w:r w:rsidR="004F0488" w:rsidRPr="00F600D1">
        <w:t>women who were homeless in the past year</w:t>
      </w:r>
      <w:r w:rsidR="006D4129" w:rsidRPr="00F600D1">
        <w:t xml:space="preserve"> </w:t>
      </w:r>
      <w:r w:rsidR="00CD43B3">
        <w:t xml:space="preserve">compared to those who were not </w:t>
      </w:r>
      <w:r w:rsidR="008F6F3A" w:rsidRPr="00F600D1">
        <w:t>(</w:t>
      </w:r>
      <w:r w:rsidR="0088274F">
        <w:t>obtain</w:t>
      </w:r>
      <w:r w:rsidR="00CD43B3">
        <w:t xml:space="preserve"> free condoms</w:t>
      </w:r>
      <w:r w:rsidR="0088274F">
        <w:t xml:space="preserve">, </w:t>
      </w:r>
      <w:r w:rsidR="008F6F3A" w:rsidRPr="00F600D1">
        <w:t>OR=1.68, 95% CI 1.30-2.17</w:t>
      </w:r>
      <w:r w:rsidR="0088274F">
        <w:t>; use</w:t>
      </w:r>
      <w:r w:rsidR="00CD43B3">
        <w:t xml:space="preserve"> free condoms</w:t>
      </w:r>
      <w:r w:rsidR="0088274F">
        <w:t>, OR=1.49, 95% CI 1.04-2.12</w:t>
      </w:r>
      <w:r w:rsidR="008F6F3A" w:rsidRPr="00F600D1">
        <w:t>)</w:t>
      </w:r>
      <w:r w:rsidR="006D4129" w:rsidRPr="00F600D1">
        <w:t xml:space="preserve">, </w:t>
      </w:r>
      <w:r w:rsidR="00817682">
        <w:t>(see Table S</w:t>
      </w:r>
      <w:r w:rsidR="00334C5E">
        <w:t>2</w:t>
      </w:r>
      <w:r w:rsidR="00B30E8F">
        <w:t>, S</w:t>
      </w:r>
      <w:r w:rsidR="00817682">
        <w:t xml:space="preserve">upplemental </w:t>
      </w:r>
      <w:r w:rsidR="00B30E8F">
        <w:t>Digital Content</w:t>
      </w:r>
      <w:r w:rsidR="00817682">
        <w:t>)</w:t>
      </w:r>
      <w:r w:rsidR="004F0488" w:rsidRPr="00F600D1">
        <w:t>.</w:t>
      </w:r>
      <w:r w:rsidR="006D4129" w:rsidRPr="00F600D1">
        <w:t xml:space="preserve"> </w:t>
      </w:r>
      <w:r w:rsidR="00897E22">
        <w:t xml:space="preserve">Non-Hispanic </w:t>
      </w:r>
      <w:r w:rsidR="007F08CB">
        <w:t>black</w:t>
      </w:r>
      <w:r w:rsidR="006D4129" w:rsidRPr="00F600D1">
        <w:t xml:space="preserve"> women were marginally more likely than </w:t>
      </w:r>
      <w:r w:rsidR="007F08CB">
        <w:t>white</w:t>
      </w:r>
      <w:r w:rsidR="00897E22" w:rsidRPr="00F600D1">
        <w:t xml:space="preserve"> </w:t>
      </w:r>
      <w:r w:rsidR="006D4129" w:rsidRPr="00F600D1">
        <w:t>women to obtain free condoms</w:t>
      </w:r>
      <w:r w:rsidR="0088274F">
        <w:t xml:space="preserve"> (OR=1.88, 95% CI 1.11-3.18)</w:t>
      </w:r>
      <w:r w:rsidR="006D4129" w:rsidRPr="00F600D1">
        <w:t>, and significantly more likely to report using them</w:t>
      </w:r>
      <w:r w:rsidR="008F6F3A" w:rsidRPr="00F600D1">
        <w:t xml:space="preserve"> (OR=2.49, 95% CI 1.59-3.90)</w:t>
      </w:r>
      <w:r w:rsidR="006D4129" w:rsidRPr="00F600D1">
        <w:t xml:space="preserve">. There were no effects of age on obtaining condoms, however women 30-39 were more likely to use </w:t>
      </w:r>
      <w:r w:rsidR="00CD43B3">
        <w:t xml:space="preserve">free condoms than women 50 or older </w:t>
      </w:r>
      <w:r w:rsidR="000450B2" w:rsidRPr="00F600D1">
        <w:t>(OR=1.68, 95% CI 1.16-2.42)</w:t>
      </w:r>
      <w:r w:rsidR="006D4129" w:rsidRPr="00F600D1">
        <w:t>. Women in the South were marginally less likely to obtain condoms</w:t>
      </w:r>
      <w:r w:rsidR="0088274F">
        <w:t xml:space="preserve"> (OR=0.56, 95% CI 0.33-0.94)</w:t>
      </w:r>
      <w:r w:rsidR="006D4129" w:rsidRPr="00F600D1">
        <w:t>, and significantly less likely to use them</w:t>
      </w:r>
      <w:r w:rsidR="000450B2" w:rsidRPr="00F600D1">
        <w:t xml:space="preserve"> (OR=0.50, 95% CI 0.30-0.83)</w:t>
      </w:r>
      <w:r w:rsidR="00CD43B3">
        <w:t xml:space="preserve"> than women in the Northeast</w:t>
      </w:r>
      <w:r w:rsidR="006D4129" w:rsidRPr="00F600D1">
        <w:t>.</w:t>
      </w:r>
    </w:p>
    <w:p w14:paraId="78B2981A" w14:textId="7776FEE2" w:rsidR="008561F4" w:rsidRDefault="00D97B7A" w:rsidP="00F25AA4">
      <w:pPr>
        <w:spacing w:line="480" w:lineRule="auto"/>
      </w:pPr>
      <w:r w:rsidRPr="00A85304">
        <w:rPr>
          <w:i/>
          <w:u w:val="single"/>
        </w:rPr>
        <w:t>3.3.1. Regional effects.</w:t>
      </w:r>
      <w:r w:rsidR="00E12A2D">
        <w:t xml:space="preserve"> </w:t>
      </w:r>
      <w:r w:rsidRPr="00F600D1">
        <w:t xml:space="preserve">In region-stratified analyses, some effects could not be estimated due to </w:t>
      </w:r>
      <w:r w:rsidR="002665CF">
        <w:t xml:space="preserve">an </w:t>
      </w:r>
      <w:r w:rsidRPr="00F600D1">
        <w:t xml:space="preserve">estimated cell prevalence of zero or one. </w:t>
      </w:r>
      <w:r w:rsidR="00F25AA4">
        <w:t xml:space="preserve">There were no significant effects of region on intervention outcomes. </w:t>
      </w:r>
      <w:r w:rsidR="001027E8">
        <w:t>There was s</w:t>
      </w:r>
      <w:r w:rsidR="008561F4" w:rsidRPr="008561F4">
        <w:t xml:space="preserve">ignificant variation across regions in obtaining free condoms </w:t>
      </w:r>
      <w:r w:rsidR="001027E8">
        <w:t>f</w:t>
      </w:r>
      <w:r w:rsidR="008561F4" w:rsidRPr="008561F4">
        <w:t xml:space="preserve">or the </w:t>
      </w:r>
      <w:r w:rsidR="00733B05">
        <w:t>exchange and m</w:t>
      </w:r>
      <w:r w:rsidR="008561F4" w:rsidRPr="008561F4">
        <w:t xml:space="preserve">onogamous classes; and in using free condoms for the </w:t>
      </w:r>
      <w:r w:rsidR="00733B05">
        <w:t>e</w:t>
      </w:r>
      <w:r w:rsidR="008561F4" w:rsidRPr="008561F4">
        <w:t xml:space="preserve">xchange and </w:t>
      </w:r>
      <w:r w:rsidR="00733B05">
        <w:t>l</w:t>
      </w:r>
      <w:r w:rsidR="008561F4" w:rsidRPr="008561F4">
        <w:t>ow</w:t>
      </w:r>
      <w:r w:rsidR="00205074">
        <w:t>-</w:t>
      </w:r>
      <w:r w:rsidR="00733B05">
        <w:t>r</w:t>
      </w:r>
      <w:r w:rsidR="008561F4" w:rsidRPr="008561F4">
        <w:t xml:space="preserve">isk classes. The prevalence of obtaining and using free condoms among women in the </w:t>
      </w:r>
      <w:r w:rsidR="00733B05">
        <w:t>e</w:t>
      </w:r>
      <w:r w:rsidR="008561F4" w:rsidRPr="008561F4">
        <w:t>xchange class was higher in San Juan and in the West than in other regions. There was a high prevalence of obtaining fr</w:t>
      </w:r>
      <w:r w:rsidR="00733B05">
        <w:t>ee condoms among women in the m</w:t>
      </w:r>
      <w:r w:rsidR="008561F4" w:rsidRPr="008561F4">
        <w:t>onogamous class in San Juan (n</w:t>
      </w:r>
      <w:r w:rsidR="00A62762">
        <w:sym w:font="Symbol" w:char="F0BB"/>
      </w:r>
      <w:r w:rsidR="008561F4" w:rsidRPr="008561F4">
        <w:t xml:space="preserve">7), while using free condoms was elevated among </w:t>
      </w:r>
      <w:r w:rsidR="00733B05">
        <w:t>l</w:t>
      </w:r>
      <w:r w:rsidR="008561F4" w:rsidRPr="008561F4">
        <w:t>ow</w:t>
      </w:r>
      <w:r w:rsidR="00205074">
        <w:t>-</w:t>
      </w:r>
      <w:r w:rsidR="00733B05">
        <w:t>r</w:t>
      </w:r>
      <w:r w:rsidR="008561F4" w:rsidRPr="008561F4">
        <w:t>isk women in the Northeast.</w:t>
      </w:r>
    </w:p>
    <w:p w14:paraId="76820F8F" w14:textId="7A2336DC" w:rsidR="002968D1" w:rsidRPr="00F600D1" w:rsidRDefault="002968D1" w:rsidP="001F09A0">
      <w:pPr>
        <w:spacing w:line="480" w:lineRule="auto"/>
      </w:pPr>
      <w:r w:rsidRPr="00E4396C">
        <w:rPr>
          <w:i/>
        </w:rPr>
        <w:t>3.4. HIV test outcome</w:t>
      </w:r>
      <w:r>
        <w:t xml:space="preserve">. The one-step model including HIV test outcome resulted in changes to the latent class structure, therefore </w:t>
      </w:r>
      <w:r w:rsidR="00E4396C">
        <w:t>we used the</w:t>
      </w:r>
      <w:r>
        <w:t xml:space="preserve"> manual 3-step approach. </w:t>
      </w:r>
      <w:r w:rsidR="008328F2" w:rsidRPr="00F600D1">
        <w:t xml:space="preserve">Table </w:t>
      </w:r>
      <w:r w:rsidR="00256191">
        <w:t>4</w:t>
      </w:r>
      <w:r w:rsidR="00256191" w:rsidRPr="00F600D1">
        <w:t xml:space="preserve"> </w:t>
      </w:r>
      <w:r w:rsidR="008328F2" w:rsidRPr="00F600D1">
        <w:t xml:space="preserve">shows the model estimated probabilities of </w:t>
      </w:r>
      <w:r w:rsidR="008328F2">
        <w:t>HIV positive test results</w:t>
      </w:r>
      <w:r w:rsidR="008328F2" w:rsidRPr="00F600D1">
        <w:t xml:space="preserve"> by sexual risk class and region</w:t>
      </w:r>
      <w:r w:rsidR="00A33651">
        <w:t>.</w:t>
      </w:r>
      <w:r w:rsidR="008328F2">
        <w:t xml:space="preserve"> </w:t>
      </w:r>
      <w:r w:rsidR="004B3933">
        <w:t xml:space="preserve">There was </w:t>
      </w:r>
      <w:r w:rsidR="004B3933">
        <w:lastRenderedPageBreak/>
        <w:t xml:space="preserve">modest variation in </w:t>
      </w:r>
      <w:r w:rsidR="00E4396C">
        <w:t>HI</w:t>
      </w:r>
      <w:r w:rsidR="004B3933">
        <w:t>V</w:t>
      </w:r>
      <w:r w:rsidR="00205074">
        <w:t>-</w:t>
      </w:r>
      <w:r w:rsidR="004B3933">
        <w:t>positive test outcomes across classes</w:t>
      </w:r>
      <w:r w:rsidR="0051067D">
        <w:t xml:space="preserve">, with the </w:t>
      </w:r>
      <w:r w:rsidR="00733B05">
        <w:t>c</w:t>
      </w:r>
      <w:r w:rsidR="0051067D">
        <w:t>asual</w:t>
      </w:r>
      <w:r w:rsidR="0061366C">
        <w:t xml:space="preserve"> </w:t>
      </w:r>
      <w:r w:rsidR="00733B05">
        <w:t xml:space="preserve">partner </w:t>
      </w:r>
      <w:r w:rsidR="0051067D">
        <w:t xml:space="preserve">class having the highest </w:t>
      </w:r>
      <w:r w:rsidR="00C65AB1">
        <w:t xml:space="preserve">adjusted </w:t>
      </w:r>
      <w:r w:rsidR="0051067D">
        <w:t>prevalence of HIV</w:t>
      </w:r>
      <w:r w:rsidR="00205074">
        <w:t>-</w:t>
      </w:r>
      <w:r w:rsidR="0051067D">
        <w:t>positive test results</w:t>
      </w:r>
      <w:r w:rsidR="0061366C">
        <w:t xml:space="preserve"> (9.1%)</w:t>
      </w:r>
      <w:r w:rsidR="00F7109B">
        <w:t>,</w:t>
      </w:r>
      <w:r w:rsidR="00C65AB1">
        <w:t xml:space="preserve"> </w:t>
      </w:r>
      <w:r w:rsidR="00247FB7">
        <w:t xml:space="preserve">significantly greater than the </w:t>
      </w:r>
      <w:r w:rsidR="00733B05">
        <w:t>e</w:t>
      </w:r>
      <w:r w:rsidR="00247FB7">
        <w:t>xchange class (2.3%</w:t>
      </w:r>
      <w:r w:rsidR="00094075">
        <w:t xml:space="preserve">; </w:t>
      </w:r>
      <w:r w:rsidR="00094075" w:rsidRPr="004054A8">
        <w:rPr>
          <w:i/>
        </w:rPr>
        <w:t>Wald</w:t>
      </w:r>
      <w:r w:rsidR="00D141B8">
        <w:t>[</w:t>
      </w:r>
      <w:r w:rsidR="00094075">
        <w:t>1</w:t>
      </w:r>
      <w:r w:rsidR="00D141B8">
        <w:t>]</w:t>
      </w:r>
      <w:r w:rsidR="00094075">
        <w:t>=7.28, p=0.007</w:t>
      </w:r>
      <w:r w:rsidR="00247FB7">
        <w:t xml:space="preserve">) and </w:t>
      </w:r>
      <w:r w:rsidR="00F7109B">
        <w:t xml:space="preserve">marginally greater than </w:t>
      </w:r>
      <w:r w:rsidR="00247FB7">
        <w:t>the</w:t>
      </w:r>
      <w:r w:rsidR="00C65AB1">
        <w:t xml:space="preserve"> </w:t>
      </w:r>
      <w:r w:rsidR="00733B05">
        <w:t>l</w:t>
      </w:r>
      <w:r w:rsidR="00C65AB1">
        <w:t>ow</w:t>
      </w:r>
      <w:r w:rsidR="00205074">
        <w:t>-</w:t>
      </w:r>
      <w:r w:rsidR="00733B05">
        <w:t>r</w:t>
      </w:r>
      <w:r w:rsidR="00C65AB1">
        <w:t>isk class (1.6%</w:t>
      </w:r>
      <w:r w:rsidR="00094075">
        <w:t xml:space="preserve">; </w:t>
      </w:r>
      <w:r w:rsidR="00094075" w:rsidRPr="004054A8">
        <w:rPr>
          <w:i/>
        </w:rPr>
        <w:t>Wald</w:t>
      </w:r>
      <w:r w:rsidR="00D141B8">
        <w:t>[1]</w:t>
      </w:r>
      <w:r w:rsidR="00094075">
        <w:t>=6.20, p=0.013</w:t>
      </w:r>
      <w:r w:rsidR="00C65AB1">
        <w:t>)</w:t>
      </w:r>
      <w:r w:rsidR="0051067D">
        <w:t xml:space="preserve">. Independent of risk class, </w:t>
      </w:r>
      <w:r w:rsidR="00897E22">
        <w:t xml:space="preserve">non-Hispanic </w:t>
      </w:r>
      <w:r w:rsidR="007F08CB">
        <w:t>black</w:t>
      </w:r>
      <w:r w:rsidR="0051067D">
        <w:t xml:space="preserve"> women (</w:t>
      </w:r>
      <w:r w:rsidR="00F7109B" w:rsidRPr="00F7109B">
        <w:rPr>
          <w:i/>
        </w:rPr>
        <w:t>vs.</w:t>
      </w:r>
      <w:r w:rsidR="00F7109B">
        <w:t xml:space="preserve"> non-Hispanic </w:t>
      </w:r>
      <w:r w:rsidR="007F08CB">
        <w:t>white</w:t>
      </w:r>
      <w:r w:rsidR="00F7109B">
        <w:t xml:space="preserve">, </w:t>
      </w:r>
      <w:r w:rsidR="0051067D">
        <w:t>OR=5.76, 95% CI 2.45–13.53)</w:t>
      </w:r>
      <w:r w:rsidR="001F09A0">
        <w:t xml:space="preserve"> and women in the 40-49 age group (</w:t>
      </w:r>
      <w:r w:rsidR="001F09A0" w:rsidRPr="001F09A0">
        <w:rPr>
          <w:i/>
        </w:rPr>
        <w:t>vs.</w:t>
      </w:r>
      <w:r w:rsidR="001F09A0">
        <w:t xml:space="preserve"> 50 and older, OR=4.64, 95% CI 2.15–10.02)</w:t>
      </w:r>
      <w:r w:rsidR="001F09A0" w:rsidRPr="001F09A0">
        <w:t xml:space="preserve"> </w:t>
      </w:r>
      <w:r w:rsidR="001F09A0">
        <w:t>were significantly more likely to have a positive HIV test</w:t>
      </w:r>
      <w:r w:rsidR="00CD43B3">
        <w:t xml:space="preserve"> (results not shown)</w:t>
      </w:r>
      <w:r w:rsidR="001F09A0">
        <w:t>.</w:t>
      </w:r>
      <w:r w:rsidR="0069039F">
        <w:t xml:space="preserve"> </w:t>
      </w:r>
    </w:p>
    <w:p w14:paraId="769BD35D" w14:textId="7CF57156" w:rsidR="00D141B8" w:rsidRPr="00F600D1" w:rsidRDefault="00D97B7A" w:rsidP="003D4C12">
      <w:pPr>
        <w:spacing w:line="480" w:lineRule="auto"/>
      </w:pPr>
      <w:r w:rsidRPr="00DE4CA8">
        <w:rPr>
          <w:i/>
        </w:rPr>
        <w:t>3.4.1. Regional effects</w:t>
      </w:r>
      <w:r w:rsidRPr="00DE4CA8">
        <w:t>.</w:t>
      </w:r>
      <w:r w:rsidR="00E12A2D">
        <w:t xml:space="preserve"> </w:t>
      </w:r>
      <w:r w:rsidR="00D141B8" w:rsidRPr="00DE4CA8">
        <w:t>I</w:t>
      </w:r>
      <w:r w:rsidR="00D141B8">
        <w:t>n the region-stratified model</w:t>
      </w:r>
      <w:r w:rsidR="003D4C12">
        <w:t xml:space="preserve"> (Table </w:t>
      </w:r>
      <w:r w:rsidR="00256191">
        <w:t>4</w:t>
      </w:r>
      <w:r w:rsidR="003D4C12">
        <w:t>)</w:t>
      </w:r>
      <w:r w:rsidR="00D141B8">
        <w:t>, the class effect for HIV</w:t>
      </w:r>
      <w:r w:rsidR="00205074">
        <w:t>-</w:t>
      </w:r>
      <w:r w:rsidR="00D141B8">
        <w:t>positive result was significant only in the South region (</w:t>
      </w:r>
      <w:r w:rsidR="00D141B8" w:rsidRPr="004054A8">
        <w:rPr>
          <w:i/>
        </w:rPr>
        <w:t>Wald</w:t>
      </w:r>
      <w:r w:rsidR="00D141B8">
        <w:t xml:space="preserve">[5]=20.47, p=0.001). Between region effects were not significant with the exception of the </w:t>
      </w:r>
      <w:r w:rsidR="00EF485A">
        <w:t>l</w:t>
      </w:r>
      <w:r w:rsidR="00D141B8">
        <w:t xml:space="preserve">ow </w:t>
      </w:r>
      <w:r w:rsidR="00EA4FBF">
        <w:t xml:space="preserve">risk </w:t>
      </w:r>
      <w:r w:rsidR="00D141B8">
        <w:t>class (Wald[2]=19.53, p=0.0001) due to high prevalence in San Juan</w:t>
      </w:r>
      <w:r w:rsidR="00270A9F">
        <w:t>; again, we note the extremely small number in this group</w:t>
      </w:r>
      <w:r w:rsidR="00D141B8">
        <w:t xml:space="preserve"> (n=3)</w:t>
      </w:r>
      <w:r w:rsidR="005D79F1">
        <w:t>.</w:t>
      </w:r>
    </w:p>
    <w:p w14:paraId="53087EB6" w14:textId="77777777" w:rsidR="00CD430B" w:rsidRDefault="00534D68" w:rsidP="00BB1930">
      <w:pPr>
        <w:keepNext/>
        <w:widowControl/>
        <w:spacing w:line="480" w:lineRule="auto"/>
        <w:rPr>
          <w:b/>
        </w:rPr>
      </w:pPr>
      <w:r w:rsidRPr="00DE073F">
        <w:rPr>
          <w:b/>
        </w:rPr>
        <w:t>4. Discussion</w:t>
      </w:r>
      <w:r w:rsidR="00DE073F" w:rsidRPr="00DE073F">
        <w:rPr>
          <w:b/>
        </w:rPr>
        <w:t xml:space="preserve"> </w:t>
      </w:r>
    </w:p>
    <w:p w14:paraId="07F1E390" w14:textId="0458460E" w:rsidR="00CD430B" w:rsidRDefault="00CD430B" w:rsidP="00DE073F">
      <w:pPr>
        <w:widowControl/>
        <w:spacing w:line="480" w:lineRule="auto"/>
      </w:pPr>
      <w:r>
        <w:tab/>
        <w:t>In this study</w:t>
      </w:r>
      <w:r w:rsidR="00AC053B">
        <w:t>,</w:t>
      </w:r>
      <w:r>
        <w:t xml:space="preserve"> we investigated latent classes of sexual risk among self-reported HIV-negative or untested WWID across </w:t>
      </w:r>
      <w:r w:rsidR="00AC053B">
        <w:t xml:space="preserve">cities in </w:t>
      </w:r>
      <w:r w:rsidR="00FB7317">
        <w:t>four</w:t>
      </w:r>
      <w:r>
        <w:t xml:space="preserve"> regions of </w:t>
      </w:r>
      <w:r w:rsidR="00FB7317">
        <w:t>mainland</w:t>
      </w:r>
      <w:r>
        <w:t xml:space="preserve"> U.S.</w:t>
      </w:r>
      <w:r w:rsidR="00FB7317">
        <w:t xml:space="preserve"> and San Juan, P.R.</w:t>
      </w:r>
      <w:r>
        <w:t xml:space="preserve">, and associations with accessing prevention services and testing positive for HIV. </w:t>
      </w:r>
      <w:r w:rsidR="00CD43B3">
        <w:t>LCA of injection behaviors is presented elsewhere.</w:t>
      </w:r>
      <w:r w:rsidR="00CD43B3">
        <w:fldChar w:fldCharType="begin"/>
      </w:r>
      <w:r w:rsidR="00ED3E0A">
        <w:instrText xml:space="preserve"> ADDIN EN.CITE &lt;EndNote&gt;&lt;Cite&gt;&lt;Author&gt;Mackesy-Amiti&lt;/Author&gt;&lt;Year&gt;2017&lt;/Year&gt;&lt;RecNum&gt;7681&lt;/RecNum&gt;&lt;DisplayText&gt;&lt;style face="superscript"&gt;36&lt;/style&gt;&lt;/DisplayText&gt;&lt;record&gt;&lt;rec-number&gt;7681&lt;/rec-number&gt;&lt;foreign-keys&gt;&lt;key app="EN" db-id="0xrrtxv9xpzzsrext2ivwtp7z99z90ttaf52" timestamp="1497381166"&gt;7681&lt;/key&gt;&lt;/foreign-keys&gt;&lt;ref-type name="Journal Article"&gt;17&lt;/ref-type&gt;&lt;contributors&gt;&lt;authors&gt;&lt;author&gt;Mackesy-Amiti, Mary E. &lt;/author&gt;&lt;author&gt;Boodram, Basmattee &lt;/author&gt;&lt;author&gt;Spiller, Michael W. &lt;/author&gt;&lt;author&gt;Paz-Bailey, Gabriela &lt;/author&gt;&lt;author&gt;Prachand, Nikhil &lt;/author&gt;&lt;author&gt;Broz, Dita &lt;/author&gt;&lt;author&gt;for the NHBS Study Group,&lt;/author&gt;&lt;/authors&gt;&lt;/contributors&gt;&lt;auth-address&gt;(*)Division of Epidemiology and Biostatistics, University of Illinois at Chicago, School of Public Health, Chicago, IL;, (+)Centers for Disease Control and Prevention, Atlanta, GA; and, (++)Chicago Department of Public Health, Chicago, IL.&lt;/auth-address&gt;&lt;titles&gt;&lt;title&gt;Injection-related risk behavior and engagement in outreach, intervention and prevention services across 20 US cities&lt;/title&gt;&lt;secondary-title&gt;JAIDS Journal of Acquired Immune Deficiency Syndromes&lt;/secondary-title&gt;&lt;/titles&gt;&lt;periodical&gt;&lt;full-title&gt;JAIDS Journal of Acquired Immune Deficiency Syndromes&lt;/full-title&gt;&lt;abbr-1&gt;J. Acquir. Immune Defic. Syndr.&lt;/abbr-1&gt;&lt;abbr-2&gt;J Acquir Immune Defic Syndr&lt;/abbr-2&gt;&lt;/periodical&gt;&lt;pages&gt;S316-S324&lt;/pages&gt;&lt;volume&gt;75&lt;/volume&gt;&lt;number&gt;Supplement 3&lt;/number&gt;&lt;keywords&gt;&lt;keyword&gt;Supplement Article.&lt;/keyword&gt;&lt;keyword&gt;Nursing, Clinical Medicine, Health Professions.&lt;/keyword&gt;&lt;/keywords&gt;&lt;dates&gt;&lt;year&gt;2017&lt;/year&gt;&lt;/dates&gt;&lt;isbn&gt;1525-4135&lt;/isbn&gt;&lt;urls&gt;&lt;related-urls&gt;&lt;url&gt;http://ovidsp.ovid.com/ovidweb.cgi?T=JS&amp;amp;CSC=Y&amp;amp;NEWS=N&amp;amp;PAGE=fulltext&amp;amp;D=ovftr&amp;amp;AN=00126334-201707013-00010&lt;/url&gt;&lt;/related-urls&gt;&lt;/urls&gt;&lt;electronic-resource-num&gt;10.1097/QAI.0000000000001406&lt;/electronic-resource-num&gt;&lt;remote-database-name&gt;Journals@&lt;/remote-database-name&gt;&lt;remote-database-provider&gt;Ovid Technologies&lt;/remote-database-provider&gt;&lt;language&gt;English.&lt;/language&gt;&lt;/record&gt;&lt;/Cite&gt;&lt;/EndNote&gt;</w:instrText>
      </w:r>
      <w:r w:rsidR="00CD43B3">
        <w:fldChar w:fldCharType="separate"/>
      </w:r>
      <w:r w:rsidR="00ED3E0A" w:rsidRPr="00ED3E0A">
        <w:rPr>
          <w:noProof/>
          <w:vertAlign w:val="superscript"/>
        </w:rPr>
        <w:t>36</w:t>
      </w:r>
      <w:r w:rsidR="00CD43B3">
        <w:fldChar w:fldCharType="end"/>
      </w:r>
      <w:r w:rsidR="00CD43B3">
        <w:t xml:space="preserve"> </w:t>
      </w:r>
      <w:r>
        <w:t xml:space="preserve">We identified </w:t>
      </w:r>
      <w:r w:rsidR="004B6504">
        <w:t>six classes o</w:t>
      </w:r>
      <w:r w:rsidR="00733B05">
        <w:t>f sexual behavior described as l</w:t>
      </w:r>
      <w:r w:rsidR="004B6504">
        <w:t xml:space="preserve">ow risk, </w:t>
      </w:r>
      <w:r w:rsidR="00733B05">
        <w:t>m</w:t>
      </w:r>
      <w:r w:rsidR="004B6504">
        <w:t xml:space="preserve">onogamous, </w:t>
      </w:r>
      <w:r w:rsidR="00733B05">
        <w:t>c</w:t>
      </w:r>
      <w:r w:rsidR="004B6504">
        <w:t>asual</w:t>
      </w:r>
      <w:r w:rsidR="00785772">
        <w:t xml:space="preserve"> partner</w:t>
      </w:r>
      <w:r w:rsidR="004B6504">
        <w:t xml:space="preserve">, </w:t>
      </w:r>
      <w:r w:rsidR="00733B05">
        <w:t>m</w:t>
      </w:r>
      <w:r w:rsidR="004B6504">
        <w:t>ultiple partner</w:t>
      </w:r>
      <w:r w:rsidR="00711899">
        <w:t>s</w:t>
      </w:r>
      <w:r w:rsidR="004B6504">
        <w:t xml:space="preserve">, </w:t>
      </w:r>
      <w:r w:rsidR="00733B05">
        <w:t>e</w:t>
      </w:r>
      <w:r w:rsidR="004B6504">
        <w:t xml:space="preserve">xchange sex, and </w:t>
      </w:r>
      <w:r w:rsidR="00733B05">
        <w:t>e</w:t>
      </w:r>
      <w:r w:rsidR="004B6504">
        <w:t>xchange plus</w:t>
      </w:r>
      <w:r w:rsidR="00733B05">
        <w:t xml:space="preserve"> main partner</w:t>
      </w:r>
      <w:r w:rsidR="004B6504">
        <w:t xml:space="preserve">. </w:t>
      </w:r>
      <w:r w:rsidR="00FB7317">
        <w:t>The distribution of classes was similar acr</w:t>
      </w:r>
      <w:r w:rsidR="00733B05">
        <w:t>oss mainland regions, with the m</w:t>
      </w:r>
      <w:r w:rsidR="00FB7317">
        <w:t xml:space="preserve">onogamous class being the most prevalent (34%), </w:t>
      </w:r>
      <w:r w:rsidR="00733B05">
        <w:t>and the c</w:t>
      </w:r>
      <w:r w:rsidR="000A2532">
        <w:t>asual</w:t>
      </w:r>
      <w:r w:rsidR="00255396">
        <w:t>-</w:t>
      </w:r>
      <w:r w:rsidR="00785772">
        <w:t xml:space="preserve">partner </w:t>
      </w:r>
      <w:r w:rsidR="000A2532">
        <w:t>class being the least prevalent (4%). H</w:t>
      </w:r>
      <w:r w:rsidR="00E23DC4">
        <w:t>owever</w:t>
      </w:r>
      <w:r w:rsidR="00AE7623">
        <w:t>,</w:t>
      </w:r>
      <w:r w:rsidR="00733B05">
        <w:t xml:space="preserve"> the e</w:t>
      </w:r>
      <w:r w:rsidR="00E23DC4">
        <w:t>xchange</w:t>
      </w:r>
      <w:r w:rsidR="00255396">
        <w:t>-</w:t>
      </w:r>
      <w:r w:rsidR="00E23DC4">
        <w:t>sex class was less prevalent in the West (18% vs. 27-30%). T</w:t>
      </w:r>
      <w:r w:rsidR="00FB7317">
        <w:t xml:space="preserve">he San Juan sample </w:t>
      </w:r>
      <w:r w:rsidR="00E23DC4">
        <w:t xml:space="preserve">was markedly different, </w:t>
      </w:r>
      <w:r w:rsidR="00DD1131">
        <w:t xml:space="preserve">with the </w:t>
      </w:r>
      <w:r w:rsidR="00733B05">
        <w:t>e</w:t>
      </w:r>
      <w:r w:rsidR="00FB7317">
        <w:t>xchange</w:t>
      </w:r>
      <w:r w:rsidR="00255396">
        <w:t>-</w:t>
      </w:r>
      <w:r w:rsidR="00DD1131">
        <w:t>sex class estimated at 71%</w:t>
      </w:r>
      <w:r w:rsidR="004D14B7">
        <w:t xml:space="preserve"> in the covariate-adjusted model</w:t>
      </w:r>
      <w:r w:rsidR="00FB2FFF">
        <w:t xml:space="preserve">; however this was not a statistically significant </w:t>
      </w:r>
      <w:r w:rsidR="00FB2FFF">
        <w:lastRenderedPageBreak/>
        <w:t>difference and may be attributable to sampling error</w:t>
      </w:r>
      <w:r w:rsidR="00FB7317">
        <w:t>.</w:t>
      </w:r>
      <w:r w:rsidR="003E14E3">
        <w:t xml:space="preserve"> </w:t>
      </w:r>
      <w:r w:rsidR="00C4351F">
        <w:t>Sexual orientation, age, and homelessness were significant predictors of class membership, while race/ethnicity was not.</w:t>
      </w:r>
    </w:p>
    <w:p w14:paraId="65B3BDD0" w14:textId="49844414" w:rsidR="00D21EEE" w:rsidRDefault="005A7C67" w:rsidP="00DE073F">
      <w:pPr>
        <w:widowControl/>
        <w:spacing w:line="480" w:lineRule="auto"/>
      </w:pPr>
      <w:r>
        <w:tab/>
        <w:t>P</w:t>
      </w:r>
      <w:r w:rsidRPr="00F600D1">
        <w:t xml:space="preserve">articipation in behavioral interventions </w:t>
      </w:r>
      <w:r>
        <w:t xml:space="preserve">for HIV prevention </w:t>
      </w:r>
      <w:r w:rsidRPr="00F600D1">
        <w:t>did not v</w:t>
      </w:r>
      <w:r>
        <w:t>a</w:t>
      </w:r>
      <w:r w:rsidR="00FC700E">
        <w:t>ry significantly by risk class</w:t>
      </w:r>
      <w:r w:rsidR="00D22BCE">
        <w:t xml:space="preserve">. This </w:t>
      </w:r>
      <w:r w:rsidR="004E5C1A">
        <w:t>could be the result of</w:t>
      </w:r>
      <w:r w:rsidR="00D22BCE">
        <w:t xml:space="preserve"> interventions </w:t>
      </w:r>
      <w:r w:rsidR="006A023E">
        <w:t xml:space="preserve">for PWID </w:t>
      </w:r>
      <w:r w:rsidR="004E5C1A">
        <w:t xml:space="preserve">being </w:t>
      </w:r>
      <w:r w:rsidR="006A023E">
        <w:t>more closely related to injection risk, which was not considered here.</w:t>
      </w:r>
      <w:r w:rsidR="00D22BCE">
        <w:t xml:space="preserve">  </w:t>
      </w:r>
      <w:r w:rsidR="00A0313F">
        <w:t>H</w:t>
      </w:r>
      <w:r w:rsidR="00FC700E">
        <w:t>owever</w:t>
      </w:r>
      <w:r w:rsidR="00711899">
        <w:t>,</w:t>
      </w:r>
      <w:r w:rsidR="00FC700E">
        <w:t xml:space="preserve"> there was significant variation in obtaining and using free condoms. </w:t>
      </w:r>
      <w:r w:rsidR="00733B05">
        <w:t>About half of the women in the c</w:t>
      </w:r>
      <w:r w:rsidR="00A17A88">
        <w:t>asual</w:t>
      </w:r>
      <w:r w:rsidR="00711899">
        <w:t xml:space="preserve">, </w:t>
      </w:r>
      <w:r w:rsidR="00733B05">
        <w:t>e</w:t>
      </w:r>
      <w:r w:rsidR="00A17A88">
        <w:t>xchange</w:t>
      </w:r>
      <w:r w:rsidR="00817682">
        <w:t>,</w:t>
      </w:r>
      <w:r w:rsidR="00A17A88">
        <w:t xml:space="preserve"> and</w:t>
      </w:r>
      <w:r w:rsidR="00711899">
        <w:t xml:space="preserve"> </w:t>
      </w:r>
      <w:r w:rsidR="00A17A88">
        <w:t xml:space="preserve">the </w:t>
      </w:r>
      <w:r w:rsidR="00733B05">
        <w:t>e</w:t>
      </w:r>
      <w:r w:rsidR="00A17A88">
        <w:t>xchange plus</w:t>
      </w:r>
      <w:r w:rsidR="00817682">
        <w:t xml:space="preserve"> </w:t>
      </w:r>
      <w:r w:rsidR="00A17A88">
        <w:t>class</w:t>
      </w:r>
      <w:r w:rsidR="00711899">
        <w:t>es</w:t>
      </w:r>
      <w:r w:rsidR="00A17A88">
        <w:t xml:space="preserve"> reported using free condoms, </w:t>
      </w:r>
      <w:r w:rsidR="002724AA">
        <w:t xml:space="preserve">while </w:t>
      </w:r>
      <w:r w:rsidR="00A17A88">
        <w:t xml:space="preserve">only </w:t>
      </w:r>
      <w:r w:rsidR="00123EFE">
        <w:t>one-</w:t>
      </w:r>
      <w:r w:rsidR="00817682">
        <w:t xml:space="preserve">third </w:t>
      </w:r>
      <w:r w:rsidR="00A17A88">
        <w:t xml:space="preserve">of women in the </w:t>
      </w:r>
      <w:r w:rsidR="00733B05">
        <w:t>m</w:t>
      </w:r>
      <w:r w:rsidR="00A17A88">
        <w:t>ultiple</w:t>
      </w:r>
      <w:r w:rsidR="00255396">
        <w:t>-</w:t>
      </w:r>
      <w:r w:rsidR="00A17A88">
        <w:t>partner</w:t>
      </w:r>
      <w:r w:rsidR="00584436">
        <w:t>s</w:t>
      </w:r>
      <w:r w:rsidR="00A17A88">
        <w:t xml:space="preserve"> class did so. </w:t>
      </w:r>
      <w:r w:rsidR="00AC3848">
        <w:t>Notably, t</w:t>
      </w:r>
      <w:r w:rsidR="00AC3848" w:rsidRPr="00F600D1">
        <w:t xml:space="preserve">he prevalence of obtaining and using free condoms among women in the </w:t>
      </w:r>
      <w:r w:rsidR="00733B05">
        <w:t>e</w:t>
      </w:r>
      <w:r w:rsidR="00AC3848" w:rsidRPr="00F600D1">
        <w:t xml:space="preserve">xchange class was </w:t>
      </w:r>
      <w:r w:rsidR="00584436">
        <w:t>significantly h</w:t>
      </w:r>
      <w:r w:rsidR="00AC3848" w:rsidRPr="00F600D1">
        <w:t>igher in San Juan and in the West than in other regions</w:t>
      </w:r>
      <w:r w:rsidR="00AC3848">
        <w:t>.</w:t>
      </w:r>
      <w:r w:rsidR="00123EFE">
        <w:t xml:space="preserve"> </w:t>
      </w:r>
      <w:r w:rsidR="00977697">
        <w:tab/>
      </w:r>
    </w:p>
    <w:p w14:paraId="3B85BEBD" w14:textId="7234878F" w:rsidR="00CD295F" w:rsidRDefault="00CD295F" w:rsidP="00DE073F">
      <w:pPr>
        <w:widowControl/>
        <w:spacing w:line="480" w:lineRule="auto"/>
      </w:pPr>
      <w:r>
        <w:tab/>
        <w:t xml:space="preserve">HIV </w:t>
      </w:r>
      <w:r w:rsidR="00CD43B3">
        <w:t>prevalence</w:t>
      </w:r>
      <w:r w:rsidR="000A2532">
        <w:t xml:space="preserve"> </w:t>
      </w:r>
      <w:r w:rsidR="009B1DDB">
        <w:t>varied moderately</w:t>
      </w:r>
      <w:r w:rsidR="000A2532">
        <w:t xml:space="preserve"> across classes, </w:t>
      </w:r>
      <w:r w:rsidR="00817682">
        <w:t xml:space="preserve">and the highest </w:t>
      </w:r>
      <w:r w:rsidR="00CD43B3">
        <w:t>prevalence</w:t>
      </w:r>
      <w:r w:rsidR="00817682">
        <w:t xml:space="preserve"> was found</w:t>
      </w:r>
      <w:r w:rsidR="000A2532">
        <w:t xml:space="preserve"> in the </w:t>
      </w:r>
      <w:r w:rsidR="00033AD5">
        <w:t>c</w:t>
      </w:r>
      <w:r w:rsidR="000A2532">
        <w:t xml:space="preserve">asual class. While </w:t>
      </w:r>
      <w:r w:rsidR="00033AD5">
        <w:t>the estimate for the c</w:t>
      </w:r>
      <w:r w:rsidR="00644377">
        <w:t>asual class</w:t>
      </w:r>
      <w:r w:rsidR="000A2532">
        <w:t xml:space="preserve"> </w:t>
      </w:r>
      <w:r w:rsidR="004A2E8C">
        <w:t xml:space="preserve">may </w:t>
      </w:r>
      <w:r w:rsidR="000A2532">
        <w:t xml:space="preserve">not </w:t>
      </w:r>
      <w:r w:rsidR="004A2E8C">
        <w:t xml:space="preserve">be </w:t>
      </w:r>
      <w:r w:rsidR="000A2532">
        <w:t>highly reliable</w:t>
      </w:r>
      <w:r w:rsidR="002724AA">
        <w:t xml:space="preserve"> due to the low frequency of membership in this class</w:t>
      </w:r>
      <w:r w:rsidR="000A2532">
        <w:t xml:space="preserve">, </w:t>
      </w:r>
      <w:r w:rsidR="008D1EF5">
        <w:t>this finding highlights a small but potentially high</w:t>
      </w:r>
      <w:r w:rsidR="00255396">
        <w:t>-</w:t>
      </w:r>
      <w:r w:rsidR="008D1EF5">
        <w:t xml:space="preserve">risk group of WWID who may have </w:t>
      </w:r>
      <w:r w:rsidR="00E94B77">
        <w:t>impromptu</w:t>
      </w:r>
      <w:r w:rsidR="008D1EF5">
        <w:t xml:space="preserve"> high-risk sexual encounters.</w:t>
      </w:r>
      <w:r w:rsidR="00033AD5">
        <w:t xml:space="preserve"> It is also notable that </w:t>
      </w:r>
      <w:r w:rsidR="00F02ABB">
        <w:t xml:space="preserve">there was no difference in HIV prevalence between </w:t>
      </w:r>
      <w:r w:rsidR="00033AD5">
        <w:t>the m</w:t>
      </w:r>
      <w:r w:rsidR="00F31259">
        <w:t xml:space="preserve">onogamous class </w:t>
      </w:r>
      <w:r w:rsidR="00F02ABB">
        <w:t xml:space="preserve">and other </w:t>
      </w:r>
      <w:r w:rsidR="00F31259">
        <w:t xml:space="preserve">classes </w:t>
      </w:r>
      <w:r w:rsidR="00F02ABB">
        <w:t xml:space="preserve">engaging in </w:t>
      </w:r>
      <w:r w:rsidR="00F31259">
        <w:t>more risky behavior.</w:t>
      </w:r>
      <w:r w:rsidR="00D21EEE">
        <w:t xml:space="preserve"> </w:t>
      </w:r>
      <w:r w:rsidR="00BA3CEF">
        <w:t>T</w:t>
      </w:r>
      <w:r w:rsidR="00C875E2">
        <w:t>his finding highlights the importance of HIV detection for these women</w:t>
      </w:r>
      <w:r w:rsidR="00B757E3">
        <w:t xml:space="preserve"> whose partners’ </w:t>
      </w:r>
      <w:r w:rsidR="0016531B">
        <w:t xml:space="preserve">sexual and syringe-sharing </w:t>
      </w:r>
      <w:r w:rsidR="00B757E3">
        <w:t>behavior</w:t>
      </w:r>
      <w:r w:rsidR="006A023E">
        <w:t xml:space="preserve">, in addition to their own injection risk behavior, </w:t>
      </w:r>
      <w:r w:rsidR="00B757E3">
        <w:t>may place them at risk</w:t>
      </w:r>
      <w:r w:rsidR="00C875E2">
        <w:t>.</w:t>
      </w:r>
    </w:p>
    <w:p w14:paraId="14F31AE6" w14:textId="6441600C" w:rsidR="0069624B" w:rsidRDefault="0069624B" w:rsidP="0068215A">
      <w:pPr>
        <w:widowControl/>
        <w:spacing w:line="480" w:lineRule="auto"/>
        <w:ind w:firstLine="720"/>
      </w:pPr>
      <w:r>
        <w:t xml:space="preserve">Overall, non-Hispanic </w:t>
      </w:r>
      <w:r w:rsidR="007F08CB">
        <w:t>black</w:t>
      </w:r>
      <w:r>
        <w:t xml:space="preserve"> women were more likely to use free condoms, and more likely to </w:t>
      </w:r>
      <w:r w:rsidR="00CD43B3">
        <w:t>have</w:t>
      </w:r>
      <w:r>
        <w:t xml:space="preserve"> HIV</w:t>
      </w:r>
      <w:r w:rsidR="009303FE">
        <w:t xml:space="preserve"> </w:t>
      </w:r>
      <w:r w:rsidR="00CD43B3">
        <w:t xml:space="preserve">infections </w:t>
      </w:r>
      <w:r w:rsidR="009303FE">
        <w:t xml:space="preserve">than </w:t>
      </w:r>
      <w:r w:rsidR="00BA3CEF">
        <w:t xml:space="preserve">non-Hispanic </w:t>
      </w:r>
      <w:r w:rsidR="007F08CB">
        <w:t>white</w:t>
      </w:r>
      <w:r w:rsidR="009303FE">
        <w:t xml:space="preserve"> women</w:t>
      </w:r>
      <w:r>
        <w:t xml:space="preserve">. Women 40-49 were also more likely </w:t>
      </w:r>
      <w:r w:rsidR="00BA3CEF">
        <w:t xml:space="preserve">than any other age group </w:t>
      </w:r>
      <w:r>
        <w:t xml:space="preserve">to test positive for HIV. The persistence of these race and age disparities after adjusting for sexual risk </w:t>
      </w:r>
      <w:r w:rsidR="00880C32">
        <w:t>class</w:t>
      </w:r>
      <w:r>
        <w:t xml:space="preserve"> indicates that they are </w:t>
      </w:r>
      <w:r w:rsidR="00880C32">
        <w:t>driven by factors not considered in this analysis</w:t>
      </w:r>
      <w:r w:rsidR="009C663B">
        <w:t xml:space="preserve">, </w:t>
      </w:r>
      <w:r w:rsidR="009303FE">
        <w:t xml:space="preserve">such as </w:t>
      </w:r>
      <w:r w:rsidR="009C663B">
        <w:t>injection risk behavior or structural factors</w:t>
      </w:r>
      <w:r>
        <w:t xml:space="preserve">. </w:t>
      </w:r>
      <w:r w:rsidR="0068215A">
        <w:t xml:space="preserve">Independent of </w:t>
      </w:r>
      <w:r w:rsidR="0068215A">
        <w:lastRenderedPageBreak/>
        <w:t>risk class, w</w:t>
      </w:r>
      <w:r w:rsidR="0068215A" w:rsidRPr="00F600D1">
        <w:t xml:space="preserve">omen in the South were marginally less likely to obtain </w:t>
      </w:r>
      <w:r w:rsidR="00CD43B3">
        <w:t xml:space="preserve">free </w:t>
      </w:r>
      <w:r w:rsidR="0068215A" w:rsidRPr="00F600D1">
        <w:t>condoms, and significantly less likely to use them</w:t>
      </w:r>
      <w:r w:rsidR="0068215A">
        <w:t xml:space="preserve">. </w:t>
      </w:r>
      <w:r>
        <w:t xml:space="preserve">These differences may be related to the availability or accessibility of </w:t>
      </w:r>
      <w:r w:rsidR="00880C32">
        <w:t>condom distribution</w:t>
      </w:r>
      <w:r>
        <w:t xml:space="preserve"> programs in this region. </w:t>
      </w:r>
    </w:p>
    <w:p w14:paraId="7DF5667F" w14:textId="4F0CE014" w:rsidR="007314F3" w:rsidRDefault="00DA10AD" w:rsidP="00AA1D05">
      <w:pPr>
        <w:widowControl/>
        <w:spacing w:line="480" w:lineRule="auto"/>
        <w:ind w:firstLine="720"/>
      </w:pPr>
      <w:r>
        <w:t>S</w:t>
      </w:r>
      <w:r w:rsidR="00F463BA">
        <w:t>exual minorities ar</w:t>
      </w:r>
      <w:r w:rsidR="003E6DBC">
        <w:t>e under-targeted for interventions</w:t>
      </w:r>
      <w:r w:rsidR="00F463BA">
        <w:t xml:space="preserve"> even though r</w:t>
      </w:r>
      <w:r w:rsidR="003E6DBC" w:rsidRPr="00CF6754">
        <w:t xml:space="preserve">esearch from the U.S and Australia </w:t>
      </w:r>
      <w:r w:rsidR="003E6DBC">
        <w:t>show that</w:t>
      </w:r>
      <w:r w:rsidR="003E6DBC" w:rsidRPr="00CF6754">
        <w:t xml:space="preserve"> </w:t>
      </w:r>
      <w:r w:rsidR="00847FA6">
        <w:t xml:space="preserve">the </w:t>
      </w:r>
      <w:r w:rsidR="003E6DBC" w:rsidRPr="00CF6754">
        <w:t xml:space="preserve">prevalence of women who have sex with women (WSW) within the WWID community </w:t>
      </w:r>
      <w:r w:rsidR="003E6DBC">
        <w:t>is substantial</w:t>
      </w:r>
      <w:r w:rsidR="00847FA6">
        <w:t>.</w:t>
      </w:r>
      <w:r w:rsidR="003E6DBC" w:rsidRPr="00CA2E22">
        <w:rPr>
          <w:vertAlign w:val="superscript"/>
        </w:rPr>
        <w:fldChar w:fldCharType="begin">
          <w:fldData xml:space="preserve">PEVuZE5vdGU+PENpdGU+PEF1dGhvcj5BYnNhbG9uPC9BdXRob3I+PFllYXI+MjAwNjwvWWVhcj48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</w:fldData>
        </w:fldChar>
      </w:r>
      <w:r w:rsidR="00D233F1">
        <w:rPr>
          <w:vertAlign w:val="superscript"/>
        </w:rPr>
        <w:instrText xml:space="preserve"> ADDIN EN.CITE </w:instrText>
      </w:r>
      <w:r w:rsidR="00D233F1">
        <w:rPr>
          <w:vertAlign w:val="superscript"/>
        </w:rPr>
        <w:fldChar w:fldCharType="begin">
          <w:fldData xml:space="preserve">PEVuZE5vdGU+PENpdGU+PEF1dGhvcj5BYnNhbG9uPC9BdXRob3I+PFllYXI+MjAwNjwvWWVhcj48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</w:fldData>
        </w:fldChar>
      </w:r>
      <w:r w:rsidR="00D233F1">
        <w:rPr>
          <w:vertAlign w:val="superscript"/>
        </w:rPr>
        <w:instrText xml:space="preserve"> ADDIN EN.CITE.DATA </w:instrText>
      </w:r>
      <w:r w:rsidR="00D233F1">
        <w:rPr>
          <w:vertAlign w:val="superscript"/>
        </w:rPr>
      </w:r>
      <w:r w:rsidR="00D233F1">
        <w:rPr>
          <w:vertAlign w:val="superscript"/>
        </w:rPr>
        <w:fldChar w:fldCharType="end"/>
      </w:r>
      <w:r w:rsidR="003E6DBC" w:rsidRPr="00CA2E22">
        <w:rPr>
          <w:vertAlign w:val="superscript"/>
        </w:rPr>
      </w:r>
      <w:r w:rsidR="003E6DBC" w:rsidRPr="00CA2E22">
        <w:rPr>
          <w:vertAlign w:val="superscript"/>
        </w:rPr>
        <w:fldChar w:fldCharType="separate"/>
      </w:r>
      <w:r w:rsidR="00D233F1">
        <w:rPr>
          <w:noProof/>
          <w:vertAlign w:val="superscript"/>
        </w:rPr>
        <w:t>5,10-12</w:t>
      </w:r>
      <w:r w:rsidR="003E6DBC" w:rsidRPr="00CA2E22">
        <w:rPr>
          <w:vertAlign w:val="superscript"/>
        </w:rPr>
        <w:fldChar w:fldCharType="end"/>
      </w:r>
      <w:r w:rsidR="003E6DBC">
        <w:t xml:space="preserve"> O</w:t>
      </w:r>
      <w:r w:rsidR="00CA2E22" w:rsidRPr="00CF6754">
        <w:t>ne-fourth of WWID</w:t>
      </w:r>
      <w:r w:rsidR="003E6DBC">
        <w:t xml:space="preserve"> in our sample</w:t>
      </w:r>
      <w:r w:rsidR="00CA2E22" w:rsidRPr="00CF6754">
        <w:t xml:space="preserve"> reported being a sexual minority, either bisexual (21.8%) or homosexual (3.4%)</w:t>
      </w:r>
      <w:r w:rsidR="003E6DBC">
        <w:t>.</w:t>
      </w:r>
      <w:r w:rsidR="00E12A2D">
        <w:t xml:space="preserve"> </w:t>
      </w:r>
      <w:r w:rsidR="00123EFE">
        <w:t>A</w:t>
      </w:r>
      <w:r w:rsidR="00CA2E22" w:rsidRPr="00CF6754">
        <w:t>lthough</w:t>
      </w:r>
      <w:r w:rsidR="00CA2E22">
        <w:t xml:space="preserve"> bisexual</w:t>
      </w:r>
      <w:r w:rsidR="00CA2E22" w:rsidRPr="00CF6754">
        <w:t xml:space="preserve"> women were significantly more likely to obtain free condoms, and marginally more likely to use them, they were </w:t>
      </w:r>
      <w:r w:rsidR="00CA2E22">
        <w:t xml:space="preserve">also </w:t>
      </w:r>
      <w:r w:rsidR="00CA2E22" w:rsidRPr="00CF6754">
        <w:t xml:space="preserve">significantly </w:t>
      </w:r>
      <w:r w:rsidR="00CA2E22">
        <w:t>more likely to be</w:t>
      </w:r>
      <w:r w:rsidR="00CA2E22" w:rsidRPr="00CF6754">
        <w:t xml:space="preserve"> in the highest</w:t>
      </w:r>
      <w:r w:rsidR="00255396">
        <w:t>-</w:t>
      </w:r>
      <w:r w:rsidR="00CA2E22" w:rsidRPr="00CF6754">
        <w:t xml:space="preserve">risk classes. </w:t>
      </w:r>
      <w:r w:rsidR="007314F3" w:rsidRPr="00CF6754">
        <w:t>Fu</w:t>
      </w:r>
      <w:r w:rsidR="007314F3">
        <w:t>r</w:t>
      </w:r>
      <w:r w:rsidR="007314F3" w:rsidRPr="00CF6754">
        <w:t>t</w:t>
      </w:r>
      <w:r w:rsidR="007314F3">
        <w:t>her</w:t>
      </w:r>
      <w:r w:rsidR="007314F3" w:rsidRPr="00CF6754">
        <w:t xml:space="preserve"> research is needed to identify and address </w:t>
      </w:r>
      <w:r>
        <w:t xml:space="preserve">factors </w:t>
      </w:r>
      <w:r w:rsidR="007314F3" w:rsidRPr="00CF6754">
        <w:t xml:space="preserve">contributing to </w:t>
      </w:r>
      <w:r>
        <w:t>sexual risk</w:t>
      </w:r>
      <w:r w:rsidR="007314F3" w:rsidRPr="00CF6754">
        <w:t xml:space="preserve"> among sexual minority WWID.</w:t>
      </w:r>
    </w:p>
    <w:p w14:paraId="4D5BB2E9" w14:textId="07FF2069" w:rsidR="00CA2E22" w:rsidRDefault="00CA2E22" w:rsidP="00AA1D05">
      <w:pPr>
        <w:widowControl/>
        <w:spacing w:line="480" w:lineRule="auto"/>
        <w:ind w:firstLine="720"/>
      </w:pPr>
      <w:r w:rsidRPr="00CF6754">
        <w:t xml:space="preserve">The high rate of homelessness in </w:t>
      </w:r>
      <w:r w:rsidRPr="00BB56A6">
        <w:t>this and other studies</w:t>
      </w:r>
      <w:r w:rsidRPr="00BB56A6">
        <w:rPr>
          <w:vertAlign w:val="superscript"/>
        </w:rPr>
        <w:fldChar w:fldCharType="begin">
          <w:fldData xml:space="preserve">PEVuZE5vdGU+PENpdGU+PEF1dGhvcj5HZXJtYW48L0F1dGhvcj48WWVhcj4yMDE1PC9ZZWFyPjxS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=
</w:fldData>
        </w:fldChar>
      </w:r>
      <w:r w:rsidR="00D233F1">
        <w:rPr>
          <w:vertAlign w:val="superscript"/>
        </w:rPr>
        <w:instrText xml:space="preserve"> ADDIN EN.CITE </w:instrText>
      </w:r>
      <w:r w:rsidR="00D233F1">
        <w:rPr>
          <w:vertAlign w:val="superscript"/>
        </w:rPr>
        <w:fldChar w:fldCharType="begin">
          <w:fldData xml:space="preserve">PEVuZE5vdGU+PENpdGU+PEF1dGhvcj5HZXJtYW48L0F1dGhvcj48WWVhcj4yMDE1PC9ZZWFyPjxS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=
</w:fldData>
        </w:fldChar>
      </w:r>
      <w:r w:rsidR="00D233F1">
        <w:rPr>
          <w:vertAlign w:val="superscript"/>
        </w:rPr>
        <w:instrText xml:space="preserve"> ADDIN EN.CITE.DATA </w:instrText>
      </w:r>
      <w:r w:rsidR="00D233F1">
        <w:rPr>
          <w:vertAlign w:val="superscript"/>
        </w:rPr>
      </w:r>
      <w:r w:rsidR="00D233F1">
        <w:rPr>
          <w:vertAlign w:val="superscript"/>
        </w:rPr>
        <w:fldChar w:fldCharType="end"/>
      </w:r>
      <w:r w:rsidRPr="00BB56A6">
        <w:rPr>
          <w:vertAlign w:val="superscript"/>
        </w:rPr>
      </w:r>
      <w:r w:rsidRPr="00BB56A6">
        <w:rPr>
          <w:vertAlign w:val="superscript"/>
        </w:rPr>
        <w:fldChar w:fldCharType="separate"/>
      </w:r>
      <w:r w:rsidR="00D233F1">
        <w:rPr>
          <w:noProof/>
          <w:vertAlign w:val="superscript"/>
        </w:rPr>
        <w:t>11,60-62</w:t>
      </w:r>
      <w:r w:rsidRPr="00BB56A6">
        <w:rPr>
          <w:vertAlign w:val="superscript"/>
        </w:rPr>
        <w:fldChar w:fldCharType="end"/>
      </w:r>
      <w:r w:rsidR="007314F3" w:rsidRPr="00BB56A6">
        <w:t>, and the</w:t>
      </w:r>
      <w:r w:rsidR="007314F3">
        <w:t xml:space="preserve"> significant contribution of homelessness to sexual risk among WWID, </w:t>
      </w:r>
      <w:r w:rsidRPr="00CF6754">
        <w:t>points to the need to expand development of interventions to address</w:t>
      </w:r>
      <w:r w:rsidR="007314F3">
        <w:t xml:space="preserve"> this problem.</w:t>
      </w:r>
      <w:r w:rsidRPr="00CF6754">
        <w:t xml:space="preserve"> </w:t>
      </w:r>
      <w:r w:rsidR="00DB35B2">
        <w:t xml:space="preserve">Stable housing is associated </w:t>
      </w:r>
      <w:r w:rsidR="00F37C15">
        <w:t xml:space="preserve">with </w:t>
      </w:r>
      <w:r w:rsidR="00DB35B2">
        <w:t>injection cessation,</w:t>
      </w:r>
      <w:r w:rsidR="00437552">
        <w:fldChar w:fldCharType="begin"/>
      </w:r>
      <w:r w:rsidR="00D233F1">
        <w:instrText xml:space="preserve"> ADDIN EN.CITE &lt;EndNote&gt;&lt;Cite&gt;&lt;Author&gt;Shah&lt;/Author&gt;&lt;Year&gt;2006&lt;/Year&gt;&lt;RecNum&gt;112&lt;/RecNum&gt;&lt;DisplayText&gt;&lt;style face="superscript"&gt;63&lt;/style&gt;&lt;/DisplayText&gt;&lt;record&gt;&lt;rec-number&gt;112&lt;/rec-number&gt;&lt;foreign-keys&gt;&lt;key app="EN" db-id="0xrrtxv9xpzzsrext2ivwtp7z99z90ttaf52" timestamp="0"&gt;112&lt;/key&gt;&lt;/foreign-keys&gt;&lt;ref-type name="Journal Article"&gt;17&lt;/ref-type&gt;&lt;contributors&gt;&lt;authors&gt;&lt;author&gt;Shah,Nina G.&lt;/author&gt;&lt;author&gt;Galai,Noya&lt;/author&gt;&lt;author&gt;Celentano,David D.&lt;/author&gt;&lt;author&gt;Vlahov,David&lt;/author&gt;&lt;author&gt;Strathdee,Steffanie A.&lt;/author&gt;&lt;/authors&gt;&lt;tertiary-authors&gt;&lt;author&gt;Anonymous&lt;/author&gt;&lt;/tertiary-authors&gt;&lt;/contributors&gt;&lt;titles&gt;&lt;title&gt;Longitudinal predictors of injection cessation and subsequent relapse among a cohort of injection drug users in Baltimore, MD, 1988-2000&lt;/title&gt;&lt;secondary-title&gt;Drug and Alcohol Dependence&lt;/secondary-title&gt;&lt;alt-title&gt;Drug Alcohol Depend&lt;/alt-title&gt;&lt;/titles&gt;&lt;periodical&gt;&lt;full-title&gt;Drug and Alcohol Dependence&lt;/full-title&gt;&lt;abbr-1&gt;Drug Alcohol Depend.&lt;/abbr-1&gt;&lt;abbr-2&gt;Drug Alcohol Depend&lt;/abbr-2&gt;&lt;abbr-3&gt;Drug &amp;amp; Alcohol Dependence&lt;/abbr-3&gt;&lt;/periodical&gt;&lt;alt-periodical&gt;&lt;full-title&gt;Drug and Alcohol Dependence&lt;/full-title&gt;&lt;abbr-1&gt;Drug Alcohol Depend.&lt;/abbr-1&gt;&lt;abbr-2&gt;Drug Alcohol Depend&lt;/abbr-2&gt;&lt;abbr-3&gt;Drug &amp;amp; Alcohol Dependence&lt;/abbr-3&gt;&lt;/alt-periodical&gt;&lt;pages&gt;147-156&lt;/pages&gt;&lt;volume&gt;83&lt;/volume&gt;&lt;number&gt;2&lt;/number&gt;&lt;keywords&gt;&lt;keyword&gt;Injection drug use&lt;/keyword&gt;&lt;keyword&gt;Cessation&lt;/keyword&gt;&lt;keyword&gt;Relapse&lt;/keyword&gt;&lt;keyword&gt;Methadone maintenance&lt;/keyword&gt;&lt;keyword&gt;HIV infection&lt;/keyword&gt;&lt;keyword&gt;Homelessness&lt;/keyword&gt;&lt;/keywords&gt;&lt;dates&gt;&lt;year&gt;2006&lt;/year&gt;&lt;/dates&gt;&lt;label&gt;119&lt;/label&gt;&lt;urls&gt;&lt;related-urls&gt;&lt;url&gt;http://www.sciencedirect.com/science/article/B6T63-4HVDYSW-2/2/aa082d2e19d49d93e6eef7fa9e687dce&lt;/url&gt;&lt;/related-urls&gt;&lt;/urls&gt;&lt;/record&gt;&lt;/Cite&gt;&lt;/EndNote&gt;</w:instrText>
      </w:r>
      <w:r w:rsidR="00437552">
        <w:fldChar w:fldCharType="separate"/>
      </w:r>
      <w:r w:rsidR="00D233F1" w:rsidRPr="00D233F1">
        <w:rPr>
          <w:noProof/>
          <w:vertAlign w:val="superscript"/>
        </w:rPr>
        <w:t>63</w:t>
      </w:r>
      <w:r w:rsidR="00437552">
        <w:fldChar w:fldCharType="end"/>
      </w:r>
      <w:r w:rsidR="00DB35B2">
        <w:t xml:space="preserve"> while homelessness is associated with multiple harms</w:t>
      </w:r>
      <w:r w:rsidR="00255396">
        <w:t>,</w:t>
      </w:r>
      <w:r w:rsidR="00DB35B2">
        <w:t xml:space="preserve"> including relapse, overdose, injection-related risk behavior, and </w:t>
      </w:r>
      <w:r w:rsidR="00BB56A6">
        <w:t xml:space="preserve">exchange </w:t>
      </w:r>
      <w:r w:rsidR="00DB35B2">
        <w:t>sex.</w:t>
      </w:r>
      <w:r w:rsidR="00DB35B2">
        <w:fldChar w:fldCharType="begin">
          <w:fldData xml:space="preserve">PEVuZE5vdGU+PENpdGU+PEF1dGhvcj5TaGFoPC9BdXRob3I+PFllYXI+MjAwNjwvWWVhcj48UmVj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</w:fldData>
        </w:fldChar>
      </w:r>
      <w:r w:rsidR="00D233F1">
        <w:instrText xml:space="preserve"> ADDIN EN.CITE </w:instrText>
      </w:r>
      <w:r w:rsidR="00D233F1">
        <w:fldChar w:fldCharType="begin">
          <w:fldData xml:space="preserve">PEVuZE5vdGU+PENpdGU+PEF1dGhvcj5TaGFoPC9BdXRob3I+PFllYXI+MjAwNjwvWWVhcj48UmVj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</w:fldData>
        </w:fldChar>
      </w:r>
      <w:r w:rsidR="00D233F1">
        <w:instrText xml:space="preserve"> ADDIN EN.CITE.DATA </w:instrText>
      </w:r>
      <w:r w:rsidR="00D233F1">
        <w:fldChar w:fldCharType="end"/>
      </w:r>
      <w:r w:rsidR="00DB35B2">
        <w:fldChar w:fldCharType="separate"/>
      </w:r>
      <w:r w:rsidR="00D233F1" w:rsidRPr="00D233F1">
        <w:rPr>
          <w:noProof/>
          <w:vertAlign w:val="superscript"/>
        </w:rPr>
        <w:t>60,61,63-66</w:t>
      </w:r>
      <w:r w:rsidR="00DB35B2">
        <w:fldChar w:fldCharType="end"/>
      </w:r>
      <w:r w:rsidR="00DB35B2">
        <w:t xml:space="preserve"> </w:t>
      </w:r>
    </w:p>
    <w:p w14:paraId="51EB67D0" w14:textId="110AF792" w:rsidR="003E052C" w:rsidRPr="00176014" w:rsidRDefault="003E052C" w:rsidP="003E052C">
      <w:pPr>
        <w:widowControl/>
        <w:spacing w:line="480" w:lineRule="auto"/>
        <w:rPr>
          <w:rFonts w:eastAsiaTheme="minorHAnsi"/>
        </w:rPr>
      </w:pPr>
      <w:r w:rsidRPr="00E65B3B">
        <w:rPr>
          <w:i/>
          <w:u w:val="single"/>
        </w:rPr>
        <w:t>Limitations.</w:t>
      </w:r>
      <w:r w:rsidRPr="00B91758">
        <w:t xml:space="preserve"> </w:t>
      </w:r>
      <w:r w:rsidR="00EE1ECA">
        <w:t xml:space="preserve">The analysis presented in this paper does not address injection risk. </w:t>
      </w:r>
      <w:r>
        <w:t xml:space="preserve">There are some limitations of the NHBS sample. </w:t>
      </w:r>
      <w:r w:rsidRPr="00FF046F">
        <w:rPr>
          <w:rFonts w:eastAsiaTheme="minorHAnsi"/>
        </w:rPr>
        <w:t xml:space="preserve">NHBS recruitment </w:t>
      </w:r>
      <w:r w:rsidR="00FD4D64">
        <w:rPr>
          <w:rFonts w:eastAsiaTheme="minorHAnsi"/>
        </w:rPr>
        <w:t xml:space="preserve">was </w:t>
      </w:r>
      <w:r w:rsidRPr="00FF046F">
        <w:rPr>
          <w:rFonts w:eastAsiaTheme="minorHAnsi"/>
        </w:rPr>
        <w:t xml:space="preserve">conducted in cities with high AIDS burden, thus our findings </w:t>
      </w:r>
      <w:r>
        <w:rPr>
          <w:rFonts w:eastAsiaTheme="minorHAnsi"/>
        </w:rPr>
        <w:t>may not reflect risk behavior patterns</w:t>
      </w:r>
      <w:r w:rsidRPr="00FF046F">
        <w:rPr>
          <w:rFonts w:eastAsiaTheme="minorHAnsi"/>
        </w:rPr>
        <w:t xml:space="preserve"> in lower prevalence</w:t>
      </w:r>
      <w:r>
        <w:rPr>
          <w:rFonts w:eastAsiaTheme="minorHAnsi"/>
        </w:rPr>
        <w:t xml:space="preserve"> a</w:t>
      </w:r>
      <w:r w:rsidRPr="00FF046F">
        <w:rPr>
          <w:rFonts w:eastAsiaTheme="minorHAnsi"/>
        </w:rPr>
        <w:t>reas</w:t>
      </w:r>
      <w:r>
        <w:rPr>
          <w:rFonts w:eastAsiaTheme="minorHAnsi"/>
        </w:rPr>
        <w:t xml:space="preserve">. Furthermore, </w:t>
      </w:r>
      <w:r>
        <w:t>young suburban PWID may be underrepresented because they tend to have smaller, more isolated networks</w:t>
      </w:r>
      <w:r w:rsidR="00AA1D05">
        <w:t>.</w:t>
      </w:r>
      <w:r>
        <w:fldChar w:fldCharType="begin">
          <w:fldData xml:space="preserve">PEVuZE5vdGU+PENpdGU+PEF1dGhvcj5Cb29kcmFtPC9BdXRob3I+PFllYXI+MjAxNTwvWWVhcj48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xNzEzLTE3MjE8L3BhZ2VzPjx2b2x1bWU+MTA0PC92b2x1bWU+PG51bWJlcj45PC9udW1iZXI+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</w:fldData>
        </w:fldChar>
      </w:r>
      <w:r w:rsidR="00D233F1">
        <w:instrText xml:space="preserve"> ADDIN EN.CITE </w:instrText>
      </w:r>
      <w:r w:rsidR="00D233F1">
        <w:fldChar w:fldCharType="begin">
          <w:fldData xml:space="preserve">PEVuZE5vdGU+PENpdGU+PEF1dGhvcj5Cb29kcmFtPC9BdXRob3I+PFllYXI+MjAxNTwvWWVhcj48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</w:fldData>
        </w:fldChar>
      </w:r>
      <w:r w:rsidR="00D233F1">
        <w:instrText xml:space="preserve"> ADDIN EN.CITE.DATA </w:instrText>
      </w:r>
      <w:r w:rsidR="00D233F1">
        <w:fldChar w:fldCharType="end"/>
      </w:r>
      <w:r>
        <w:fldChar w:fldCharType="separate"/>
      </w:r>
      <w:r w:rsidR="00D233F1" w:rsidRPr="00D233F1">
        <w:rPr>
          <w:noProof/>
          <w:vertAlign w:val="superscript"/>
        </w:rPr>
        <w:t>65,67</w:t>
      </w:r>
      <w:r>
        <w:fldChar w:fldCharType="end"/>
      </w:r>
      <w:r w:rsidRPr="00DF12C7">
        <w:t xml:space="preserve"> </w:t>
      </w:r>
      <w:r>
        <w:t>Although RDS weights were used to adjust for oversampling of PWID with larger networks, future surveys should include enhanced efforts to recruit younger PWID.</w:t>
      </w:r>
      <w:r w:rsidR="00E12A2D">
        <w:t xml:space="preserve"> </w:t>
      </w:r>
    </w:p>
    <w:p w14:paraId="4EFA883A" w14:textId="494283BB" w:rsidR="003E052C" w:rsidRDefault="003E052C" w:rsidP="00BA3CEF">
      <w:pPr>
        <w:spacing w:line="480" w:lineRule="auto"/>
        <w:ind w:firstLine="720"/>
      </w:pPr>
      <w:r>
        <w:t xml:space="preserve">For consistency with other reports based on NHBS data, we grouped cities into standard </w:t>
      </w:r>
      <w:r>
        <w:lastRenderedPageBreak/>
        <w:t xml:space="preserve">regions. </w:t>
      </w:r>
      <w:r w:rsidR="00CF315B">
        <w:t>T</w:t>
      </w:r>
      <w:r>
        <w:t>here may be differences between cities that are not detected in this analysis</w:t>
      </w:r>
      <w:r w:rsidR="00CF315B">
        <w:t>,</w:t>
      </w:r>
      <w:r w:rsidR="00DA4341">
        <w:t xml:space="preserve"> and cities included in NHBS may not be representative of the region</w:t>
      </w:r>
      <w:r>
        <w:t>. Some regional differences</w:t>
      </w:r>
      <w:r w:rsidRPr="001F7A8A">
        <w:t xml:space="preserve"> might be related to </w:t>
      </w:r>
      <w:r>
        <w:t xml:space="preserve">data not collected in the 2012 cycle of NHBS. The small </w:t>
      </w:r>
      <w:r w:rsidR="00C828FD">
        <w:t>number of women in</w:t>
      </w:r>
      <w:r>
        <w:t xml:space="preserve"> </w:t>
      </w:r>
      <w:r w:rsidR="00AA1D05">
        <w:t xml:space="preserve">the </w:t>
      </w:r>
      <w:r>
        <w:t>San Juan sample resulted in very small cell sizes for some classes</w:t>
      </w:r>
      <w:r w:rsidR="007659AD">
        <w:t>, and consequently estimates that cannot be considered reliable</w:t>
      </w:r>
      <w:r w:rsidR="00A80732">
        <w:t xml:space="preserve"> for those classes</w:t>
      </w:r>
      <w:r w:rsidR="007659AD">
        <w:t>.</w:t>
      </w:r>
      <w:r w:rsidR="00C828FD">
        <w:t xml:space="preserve"> In addition, the small number of women recruited may indicate that the RDS chains failed to reach some segment of the population</w:t>
      </w:r>
      <w:r w:rsidR="001D6F34">
        <w:t>.</w:t>
      </w:r>
      <w:r w:rsidR="009D7303">
        <w:t xml:space="preserve"> </w:t>
      </w:r>
      <w:r w:rsidR="00BA3CEF" w:rsidRPr="00BA3CEF">
        <w:t xml:space="preserve"> </w:t>
      </w:r>
    </w:p>
    <w:p w14:paraId="7C4907F6" w14:textId="72A147F2" w:rsidR="003E052C" w:rsidRDefault="003E052C" w:rsidP="001D15DF">
      <w:pPr>
        <w:widowControl/>
        <w:spacing w:line="480" w:lineRule="auto"/>
        <w:rPr>
          <w:rFonts w:eastAsiaTheme="minorHAnsi"/>
        </w:rPr>
      </w:pPr>
      <w:r w:rsidRPr="003E052C">
        <w:rPr>
          <w:rFonts w:eastAsiaTheme="minorHAnsi"/>
          <w:i/>
          <w:u w:val="single"/>
        </w:rPr>
        <w:t>Conclusions</w:t>
      </w:r>
      <w:r>
        <w:rPr>
          <w:rFonts w:eastAsiaTheme="minorHAnsi"/>
        </w:rPr>
        <w:t xml:space="preserve">. </w:t>
      </w:r>
      <w:r w:rsidR="001D15DF">
        <w:t>Latent class analysis identif</w:t>
      </w:r>
      <w:r w:rsidR="00441662">
        <w:t>ied</w:t>
      </w:r>
      <w:r w:rsidR="001D15DF">
        <w:t xml:space="preserve"> distinct classes of sexual risk behavior, providing a more nuanced measure of behavior than unidimensional measures.</w:t>
      </w:r>
      <w:r w:rsidR="00E12A2D">
        <w:t xml:space="preserve"> </w:t>
      </w:r>
      <w:r w:rsidR="001D15DF" w:rsidRPr="00123EFE">
        <w:t>The results suggest that</w:t>
      </w:r>
      <w:r w:rsidR="00123EFE">
        <w:t xml:space="preserve"> condom distribution programs in the South </w:t>
      </w:r>
      <w:r w:rsidR="00A04FF0">
        <w:t xml:space="preserve">may be </w:t>
      </w:r>
      <w:r w:rsidR="00123EFE">
        <w:t xml:space="preserve">less effective at reaching WWID, while those in the West and San Juan </w:t>
      </w:r>
      <w:r w:rsidR="00A04FF0">
        <w:t xml:space="preserve">may be </w:t>
      </w:r>
      <w:r w:rsidR="00123EFE">
        <w:t xml:space="preserve">more effective at reaching WWID who </w:t>
      </w:r>
      <w:r w:rsidR="00382B67">
        <w:t>exchange sex</w:t>
      </w:r>
      <w:r w:rsidR="00123EFE">
        <w:t xml:space="preserve"> compared to other regions. Race and age disparities in HIV infections existed independent of sexual risk class</w:t>
      </w:r>
      <w:r w:rsidR="00DB60E7">
        <w:t>, underscoring the importance of non-</w:t>
      </w:r>
      <w:r w:rsidR="00A04FF0">
        <w:t xml:space="preserve">sexual </w:t>
      </w:r>
      <w:r w:rsidR="00DB60E7">
        <w:t>risk factors</w:t>
      </w:r>
      <w:r w:rsidR="00123EFE">
        <w:t>.</w:t>
      </w:r>
    </w:p>
    <w:p w14:paraId="18C361FB" w14:textId="77777777" w:rsidR="00F96FCD" w:rsidRDefault="00F96FCD">
      <w:pPr>
        <w:widowControl/>
        <w:autoSpaceDE/>
        <w:autoSpaceDN/>
        <w:adjustRightInd/>
        <w:spacing w:after="160" w:line="259" w:lineRule="auto"/>
        <w:rPr>
          <w:b/>
          <w:color w:val="FF0000"/>
          <w:u w:val="single"/>
        </w:rPr>
      </w:pPr>
      <w:r>
        <w:rPr>
          <w:b/>
          <w:color w:val="FF0000"/>
          <w:u w:val="single"/>
        </w:rPr>
        <w:br w:type="page"/>
      </w:r>
    </w:p>
    <w:p w14:paraId="1A92862B" w14:textId="77777777" w:rsidR="00F96FCD" w:rsidRPr="00660F4A" w:rsidRDefault="00F96FCD" w:rsidP="00F96FCD">
      <w:pPr>
        <w:spacing w:line="480" w:lineRule="auto"/>
        <w:rPr>
          <w:b/>
        </w:rPr>
      </w:pPr>
      <w:r w:rsidRPr="00660F4A">
        <w:rPr>
          <w:b/>
        </w:rPr>
        <w:lastRenderedPageBreak/>
        <w:t>Acknowledgements</w:t>
      </w:r>
    </w:p>
    <w:p w14:paraId="0231EB01" w14:textId="77777777" w:rsidR="00F96FCD" w:rsidRPr="00E37236" w:rsidRDefault="00F96FCD" w:rsidP="00F96FCD">
      <w:pPr>
        <w:spacing w:line="480" w:lineRule="auto"/>
      </w:pPr>
      <w:r w:rsidRPr="001E09D5">
        <w:t>This research was supported by the Centers for Disease Control and Prevention under IPA agreement 15IPA1511782.</w:t>
      </w:r>
      <w:r w:rsidR="00E12A2D">
        <w:t xml:space="preserve"> </w:t>
      </w:r>
      <w:r w:rsidRPr="001E09D5">
        <w:t xml:space="preserve">The authors thank Chicago Department of Public Health for facilitating this </w:t>
      </w:r>
      <w:r>
        <w:t xml:space="preserve">data </w:t>
      </w:r>
      <w:r w:rsidRPr="001E09D5">
        <w:t>agreement.</w:t>
      </w:r>
      <w:r w:rsidR="00E12A2D">
        <w:t xml:space="preserve"> </w:t>
      </w:r>
      <w:r>
        <w:t xml:space="preserve">The NHBS Study Group includes the following </w:t>
      </w:r>
      <w:r w:rsidRPr="00E37236">
        <w:t xml:space="preserve">individuals: </w:t>
      </w:r>
      <w:r w:rsidRPr="00E37236">
        <w:rPr>
          <w:b/>
          <w:bCs/>
        </w:rPr>
        <w:t>Atlanta, GA:</w:t>
      </w:r>
      <w:r w:rsidRPr="00E37236">
        <w:t xml:space="preserve"> Jeff Todd, Greg Bautista; </w:t>
      </w:r>
      <w:r w:rsidRPr="00E37236">
        <w:rPr>
          <w:b/>
          <w:bCs/>
        </w:rPr>
        <w:t>Baltimore, MD:</w:t>
      </w:r>
      <w:r w:rsidRPr="00E37236">
        <w:t xml:space="preserve"> Colin Flynn, Danielle German; </w:t>
      </w:r>
      <w:r w:rsidRPr="00E37236">
        <w:rPr>
          <w:b/>
          <w:bCs/>
        </w:rPr>
        <w:t>Boston, MA:</w:t>
      </w:r>
      <w:r w:rsidRPr="00E37236">
        <w:t xml:space="preserve"> Maura Miminos, Rose Doherty, Chris Wittke; </w:t>
      </w:r>
      <w:r w:rsidRPr="00E37236">
        <w:rPr>
          <w:b/>
          <w:bCs/>
        </w:rPr>
        <w:t>Chicago, IL:</w:t>
      </w:r>
      <w:r w:rsidRPr="00E37236">
        <w:t xml:space="preserve"> Nanette Benbow</w:t>
      </w:r>
      <w:r>
        <w:t>, Lawrence J. Ouellet, Antonio Jimenez</w:t>
      </w:r>
      <w:r w:rsidRPr="00E37236">
        <w:t xml:space="preserve">; </w:t>
      </w:r>
      <w:r w:rsidRPr="00E37236">
        <w:rPr>
          <w:b/>
          <w:bCs/>
        </w:rPr>
        <w:t>Dallas, TX:</w:t>
      </w:r>
      <w:r w:rsidRPr="00E37236">
        <w:t xml:space="preserve"> Sharon Melville, Shane Sheu, Alicia Novoa; </w:t>
      </w:r>
      <w:r w:rsidRPr="00E37236">
        <w:rPr>
          <w:b/>
          <w:bCs/>
        </w:rPr>
        <w:t>Denver, CO:</w:t>
      </w:r>
      <w:r w:rsidRPr="00E37236">
        <w:t xml:space="preserve"> Mark Thrun, Alia Al-Tayyib, Ralph Wilmoth; </w:t>
      </w:r>
      <w:r w:rsidRPr="00E37236">
        <w:rPr>
          <w:b/>
          <w:bCs/>
        </w:rPr>
        <w:t>Detroit, MI:</w:t>
      </w:r>
      <w:r w:rsidRPr="00E37236">
        <w:t xml:space="preserve"> Vivian Griffin, Emily Higgins, Karen MacMaster; </w:t>
      </w:r>
      <w:r w:rsidRPr="00E37236">
        <w:rPr>
          <w:b/>
          <w:bCs/>
        </w:rPr>
        <w:t>Houston, TX:</w:t>
      </w:r>
      <w:r w:rsidRPr="00E37236">
        <w:t xml:space="preserve"> Marcia Wolverton, Hafeez Rehman, Paige Padgett; </w:t>
      </w:r>
      <w:r w:rsidRPr="00E37236">
        <w:rPr>
          <w:b/>
          <w:bCs/>
        </w:rPr>
        <w:t>Los Angeles, CA:</w:t>
      </w:r>
      <w:r w:rsidRPr="00E37236">
        <w:t xml:space="preserve"> Trista Bingham, Ekow Kwa Sey; </w:t>
      </w:r>
      <w:r w:rsidRPr="00E37236">
        <w:rPr>
          <w:b/>
          <w:bCs/>
        </w:rPr>
        <w:t>Miami, FL:</w:t>
      </w:r>
      <w:r w:rsidRPr="00E37236">
        <w:t xml:space="preserve"> Marlene LaLota, Lisa Metsch, David Forrest; </w:t>
      </w:r>
      <w:r w:rsidRPr="00E37236">
        <w:rPr>
          <w:b/>
          <w:bCs/>
        </w:rPr>
        <w:t>Nassau-Suffolk, NY:</w:t>
      </w:r>
      <w:r w:rsidRPr="00E37236">
        <w:t xml:space="preserve"> Bridget Anderson, P. Tyler French, Lou Smith; </w:t>
      </w:r>
      <w:r w:rsidRPr="00E37236">
        <w:rPr>
          <w:b/>
          <w:bCs/>
        </w:rPr>
        <w:t>New Orleans, LA:</w:t>
      </w:r>
      <w:r w:rsidRPr="00E37236">
        <w:t xml:space="preserve"> DeAnn Gruber, William T. Robinson, Narquis Barak; </w:t>
      </w:r>
      <w:r w:rsidRPr="00E37236">
        <w:rPr>
          <w:b/>
          <w:bCs/>
        </w:rPr>
        <w:t>New York City, NY:</w:t>
      </w:r>
      <w:r w:rsidRPr="00E37236">
        <w:t xml:space="preserve"> Alan Neaigus, Kathleen H. Reilly, Travis Wendel; </w:t>
      </w:r>
      <w:r w:rsidRPr="00E37236">
        <w:rPr>
          <w:b/>
          <w:bCs/>
        </w:rPr>
        <w:t>Newark, NJ:</w:t>
      </w:r>
      <w:r w:rsidRPr="00E37236">
        <w:t xml:space="preserve"> Barbara Bolden, Afework Wogayehu, Henry Godette; </w:t>
      </w:r>
      <w:r w:rsidRPr="00E37236">
        <w:rPr>
          <w:b/>
          <w:bCs/>
        </w:rPr>
        <w:t xml:space="preserve">Philadelphia, PA: </w:t>
      </w:r>
      <w:r w:rsidRPr="00E37236">
        <w:t xml:space="preserve">Kathleen A. Brady, Jennifer Shinefeld; </w:t>
      </w:r>
      <w:r w:rsidRPr="00E37236">
        <w:rPr>
          <w:b/>
          <w:bCs/>
        </w:rPr>
        <w:t>San Diego, CA:</w:t>
      </w:r>
      <w:r w:rsidRPr="00E37236">
        <w:t xml:space="preserve"> Vanessa Miguelino-Keasling, Veronica Tovar; </w:t>
      </w:r>
      <w:r w:rsidRPr="00E37236">
        <w:rPr>
          <w:b/>
          <w:bCs/>
        </w:rPr>
        <w:t>San Francisco, CA:</w:t>
      </w:r>
      <w:r w:rsidRPr="00E37236">
        <w:t xml:space="preserve"> H. Fisher Raymond; </w:t>
      </w:r>
      <w:r w:rsidRPr="00E37236">
        <w:rPr>
          <w:b/>
          <w:bCs/>
        </w:rPr>
        <w:t>San Juan, PR:</w:t>
      </w:r>
      <w:r w:rsidRPr="00E37236">
        <w:t xml:space="preserve"> Sandra Mira</w:t>
      </w:r>
      <w:r>
        <w:t>nda De León, Yadira Rolón-Colón</w:t>
      </w:r>
      <w:r w:rsidRPr="00E37236">
        <w:t xml:space="preserve">; </w:t>
      </w:r>
      <w:r w:rsidRPr="00E37236">
        <w:rPr>
          <w:b/>
          <w:bCs/>
        </w:rPr>
        <w:t>Seattle, WA:</w:t>
      </w:r>
      <w:r w:rsidRPr="00E37236">
        <w:t xml:space="preserve"> Tom Jaenicke, Hanne Thiede, Richard Burt; </w:t>
      </w:r>
      <w:r w:rsidRPr="00E37236">
        <w:rPr>
          <w:b/>
          <w:bCs/>
        </w:rPr>
        <w:t>Washington, DC:</w:t>
      </w:r>
      <w:r w:rsidRPr="00E37236">
        <w:t xml:space="preserve"> , Manya Magnus, Irene Kuo, Tiffany West;</w:t>
      </w:r>
      <w:r w:rsidRPr="00E37236">
        <w:rPr>
          <w:b/>
          <w:bCs/>
        </w:rPr>
        <w:t xml:space="preserve"> CDC: </w:t>
      </w:r>
      <w:r w:rsidRPr="00E37236">
        <w:t>Alexandra Balaji, Dita Broz, Laura Cooley, Melissa Cribbin, Paul Denning, Casey Eastman, Teresa Finlayson, Kathy Hageman, Wade Ivy, Nevin Krishna, Binh Le, Tricia Martin, Isa Miles, Alexandra Oster, Gabriela Paz-Bailey, Huong Pham, Brittani Robinson, Kathryn Salo, Catlainn Sionean, Amanda Smith, April Smith, Roy Smoot, Michael Spiller, Anissa Walker, Cyprian Wejnert, Wei Zhang.</w:t>
      </w:r>
    </w:p>
    <w:p w14:paraId="50112E80" w14:textId="77777777" w:rsidR="00F96FCD" w:rsidRDefault="00F96FCD" w:rsidP="00F96FCD">
      <w:pPr>
        <w:spacing w:line="480" w:lineRule="auto"/>
      </w:pPr>
    </w:p>
    <w:p w14:paraId="3E31B3A1" w14:textId="77777777" w:rsidR="00F96FCD" w:rsidRPr="008552E6" w:rsidRDefault="00F96FCD" w:rsidP="00F96FCD">
      <w:pPr>
        <w:keepNext/>
        <w:spacing w:line="480" w:lineRule="auto"/>
        <w:rPr>
          <w:b/>
        </w:rPr>
      </w:pPr>
      <w:r w:rsidRPr="008552E6">
        <w:rPr>
          <w:b/>
        </w:rPr>
        <w:lastRenderedPageBreak/>
        <w:t>Disclaimer</w:t>
      </w:r>
    </w:p>
    <w:p w14:paraId="74D7A582" w14:textId="390FAC36" w:rsidR="000A7FE0" w:rsidRDefault="00F96FCD" w:rsidP="007E39CF">
      <w:pPr>
        <w:spacing w:line="480" w:lineRule="auto"/>
        <w:rPr>
          <w:b/>
        </w:rPr>
        <w:sectPr w:rsidR="000A7FE0" w:rsidSect="007E39CF">
          <w:footerReference w:type="default" r:id="rId9"/>
          <w:pgSz w:w="12240" w:h="15840"/>
          <w:pgMar w:top="1440" w:right="1440" w:bottom="1440" w:left="1440" w:header="720" w:footer="720" w:gutter="0"/>
          <w:cols w:space="720"/>
          <w:docGrid w:linePitch="360"/>
        </w:sectPr>
      </w:pPr>
      <w:r w:rsidRPr="001E09D5">
        <w:t>The findings and conclusions in this report are those of the authors and do not necessarily represent the official position of the C</w:t>
      </w:r>
      <w:r>
        <w:t xml:space="preserve">enters for </w:t>
      </w:r>
      <w:r w:rsidRPr="001E09D5">
        <w:t>D</w:t>
      </w:r>
      <w:r>
        <w:t xml:space="preserve">isease </w:t>
      </w:r>
      <w:r w:rsidRPr="001E09D5">
        <w:t>C</w:t>
      </w:r>
      <w:r>
        <w:t>ontrol and Prevention</w:t>
      </w:r>
      <w:r w:rsidRPr="001E09D5">
        <w:t>.</w:t>
      </w:r>
    </w:p>
    <w:p w14:paraId="747B79E6" w14:textId="3CB49E0E" w:rsidR="00CA2E22" w:rsidRPr="00BB1930" w:rsidRDefault="00BB1930" w:rsidP="00B16869">
      <w:pPr>
        <w:spacing w:line="480" w:lineRule="auto"/>
        <w:rPr>
          <w:b/>
        </w:rPr>
      </w:pPr>
      <w:r w:rsidRPr="00BB1930">
        <w:rPr>
          <w:b/>
        </w:rPr>
        <w:lastRenderedPageBreak/>
        <w:t>References</w:t>
      </w:r>
    </w:p>
    <w:p w14:paraId="485BD9F0" w14:textId="77777777" w:rsidR="00D233F1" w:rsidRPr="00D233F1" w:rsidRDefault="00CA2E22" w:rsidP="00D233F1">
      <w:pPr>
        <w:pStyle w:val="EndNoteBibliography"/>
        <w:ind w:left="720" w:hanging="720"/>
      </w:pPr>
      <w:r>
        <w:fldChar w:fldCharType="begin"/>
      </w:r>
      <w:r>
        <w:instrText xml:space="preserve"> ADDIN EN.REFLIST </w:instrText>
      </w:r>
      <w:r>
        <w:fldChar w:fldCharType="separate"/>
      </w:r>
      <w:r w:rsidR="00D233F1" w:rsidRPr="00D233F1">
        <w:rPr>
          <w:b/>
        </w:rPr>
        <w:t>1.</w:t>
      </w:r>
      <w:r w:rsidR="00D233F1" w:rsidRPr="00D233F1">
        <w:tab/>
        <w:t xml:space="preserve">Mathers BM, Degenhardt L, Phillips B, et al. Global epidemiology of injecting drug use and HIV among people who inject drugs: A systematic review. </w:t>
      </w:r>
      <w:r w:rsidR="00D233F1" w:rsidRPr="00D233F1">
        <w:rPr>
          <w:i/>
        </w:rPr>
        <w:t xml:space="preserve">The Lancet. </w:t>
      </w:r>
      <w:r w:rsidR="00D233F1" w:rsidRPr="00D233F1">
        <w:t>2008;372(9651):1733-1745.</w:t>
      </w:r>
    </w:p>
    <w:p w14:paraId="07CA7C0A" w14:textId="6681466F" w:rsidR="00D233F1" w:rsidRPr="00D233F1" w:rsidRDefault="00D233F1" w:rsidP="00D233F1">
      <w:pPr>
        <w:pStyle w:val="EndNoteBibliography"/>
        <w:ind w:left="720" w:hanging="720"/>
      </w:pPr>
      <w:r w:rsidRPr="00D233F1">
        <w:rPr>
          <w:b/>
        </w:rPr>
        <w:t>2.</w:t>
      </w:r>
      <w:r w:rsidRPr="00D233F1">
        <w:tab/>
        <w:t xml:space="preserve">United Nations Office on Drugs and Crime. Policy Brief - Women who inject drugs and HIV: Addressing specific needs. 2014. </w:t>
      </w:r>
      <w:hyperlink r:id="rId10" w:history="1">
        <w:r w:rsidRPr="00D233F1">
          <w:rPr>
            <w:rStyle w:val="Hyperlink"/>
          </w:rPr>
          <w:t>http://www.unodc.org/documents/hiv-aids/publications/WOMEN_POLICY_BRIEF2014.pdf</w:t>
        </w:r>
      </w:hyperlink>
      <w:r w:rsidRPr="00D233F1">
        <w:t>. Accessed June 25, 2017.</w:t>
      </w:r>
    </w:p>
    <w:p w14:paraId="5EF6242B" w14:textId="77777777" w:rsidR="00D233F1" w:rsidRPr="00D233F1" w:rsidRDefault="00D233F1" w:rsidP="00D233F1">
      <w:pPr>
        <w:pStyle w:val="EndNoteBibliography"/>
        <w:ind w:left="720" w:hanging="720"/>
      </w:pPr>
      <w:r w:rsidRPr="00D233F1">
        <w:rPr>
          <w:b/>
        </w:rPr>
        <w:t>3.</w:t>
      </w:r>
      <w:r w:rsidRPr="00D233F1">
        <w:tab/>
        <w:t xml:space="preserve">Wejnert C, Hess KL, Hall HI, et al. Vital Signs: Trends in HIV diagnoses, risk behaviors, and prevention among persons who inject drugs - United States. </w:t>
      </w:r>
      <w:r w:rsidRPr="00D233F1">
        <w:rPr>
          <w:i/>
        </w:rPr>
        <w:t xml:space="preserve">MMWR Morbidity and Mortality Weekly Report. </w:t>
      </w:r>
      <w:r w:rsidRPr="00D233F1">
        <w:t>2016;65:1336-1342.</w:t>
      </w:r>
    </w:p>
    <w:p w14:paraId="7B40D07C" w14:textId="65A4D4D7" w:rsidR="00D233F1" w:rsidRPr="00D233F1" w:rsidRDefault="00D233F1" w:rsidP="00D233F1">
      <w:pPr>
        <w:pStyle w:val="EndNoteBibliography"/>
        <w:ind w:left="720" w:hanging="720"/>
      </w:pPr>
      <w:r w:rsidRPr="00D233F1">
        <w:rPr>
          <w:b/>
        </w:rPr>
        <w:t>4.</w:t>
      </w:r>
      <w:r w:rsidRPr="00D233F1">
        <w:tab/>
        <w:t xml:space="preserve">Roberts A, Mathers B, Degenhardt L. </w:t>
      </w:r>
      <w:r w:rsidRPr="00D233F1">
        <w:rPr>
          <w:i/>
        </w:rPr>
        <w:t xml:space="preserve">Women who inject drugs: A review of their risks, experiences and needs. </w:t>
      </w:r>
      <w:r w:rsidRPr="00D233F1">
        <w:t xml:space="preserve">Sydney, Australia: University of New South Wales;2010. Available from: </w:t>
      </w:r>
      <w:hyperlink r:id="rId11" w:history="1">
        <w:r w:rsidRPr="00D233F1">
          <w:rPr>
            <w:rStyle w:val="Hyperlink"/>
          </w:rPr>
          <w:t>https://www.unodc.org/documents/hiv-aids/Women_who_inject_drugs.pdf</w:t>
        </w:r>
      </w:hyperlink>
      <w:r w:rsidRPr="00D233F1">
        <w:t>.</w:t>
      </w:r>
    </w:p>
    <w:p w14:paraId="0ABB447E" w14:textId="77777777" w:rsidR="00D233F1" w:rsidRPr="00D233F1" w:rsidRDefault="00D233F1" w:rsidP="00D233F1">
      <w:pPr>
        <w:pStyle w:val="EndNoteBibliography"/>
        <w:ind w:left="720" w:hanging="720"/>
      </w:pPr>
      <w:r w:rsidRPr="00D233F1">
        <w:rPr>
          <w:b/>
        </w:rPr>
        <w:t>5.</w:t>
      </w:r>
      <w:r w:rsidRPr="00D233F1">
        <w:tab/>
        <w:t xml:space="preserve">Absalon J, Fuller CM, Ompad DC, et al. Gender differences in sexual behaviors, sexual partnerships, and HIV among drug users in New York City. </w:t>
      </w:r>
      <w:r w:rsidRPr="00D233F1">
        <w:rPr>
          <w:i/>
        </w:rPr>
        <w:t xml:space="preserve">AIDS Behav. </w:t>
      </w:r>
      <w:r w:rsidRPr="00D233F1">
        <w:t>Nov 2006;10(6):707-715.</w:t>
      </w:r>
    </w:p>
    <w:p w14:paraId="0E350195" w14:textId="77777777" w:rsidR="00D233F1" w:rsidRPr="00D233F1" w:rsidRDefault="00D233F1" w:rsidP="00D233F1">
      <w:pPr>
        <w:pStyle w:val="EndNoteBibliography"/>
        <w:ind w:left="720" w:hanging="720"/>
      </w:pPr>
      <w:r w:rsidRPr="00D233F1">
        <w:rPr>
          <w:b/>
        </w:rPr>
        <w:t>6.</w:t>
      </w:r>
      <w:r w:rsidRPr="00D233F1">
        <w:tab/>
        <w:t xml:space="preserve">Azim T, Bontell I, Strathdee SA. Women, drugs and HIV. </w:t>
      </w:r>
      <w:r w:rsidRPr="00D233F1">
        <w:rPr>
          <w:i/>
        </w:rPr>
        <w:t xml:space="preserve">Int. J. Drug Policy. </w:t>
      </w:r>
      <w:r w:rsidRPr="00D233F1">
        <w:t>Feb 2015;26 Suppl 1:S16-21.</w:t>
      </w:r>
    </w:p>
    <w:p w14:paraId="7FF7FBDB" w14:textId="77777777" w:rsidR="00D233F1" w:rsidRPr="00D233F1" w:rsidRDefault="00D233F1" w:rsidP="00D233F1">
      <w:pPr>
        <w:pStyle w:val="EndNoteBibliography"/>
        <w:ind w:left="720" w:hanging="720"/>
      </w:pPr>
      <w:r w:rsidRPr="00D233F1">
        <w:rPr>
          <w:b/>
        </w:rPr>
        <w:t>7.</w:t>
      </w:r>
      <w:r w:rsidRPr="00D233F1">
        <w:tab/>
        <w:t xml:space="preserve">Davey-Rothwell MA, Latkin CA. Gender differences in social network influence among injection drug users: perceived norms and needle sharing. </w:t>
      </w:r>
      <w:r w:rsidRPr="00D233F1">
        <w:rPr>
          <w:i/>
        </w:rPr>
        <w:t xml:space="preserve">J. Urban Health. </w:t>
      </w:r>
      <w:r w:rsidRPr="00D233F1">
        <w:t>Sep 2007;84(5):691-703.</w:t>
      </w:r>
    </w:p>
    <w:p w14:paraId="06730317" w14:textId="77777777" w:rsidR="00D233F1" w:rsidRPr="00D233F1" w:rsidRDefault="00D233F1" w:rsidP="00D233F1">
      <w:pPr>
        <w:pStyle w:val="EndNoteBibliography"/>
        <w:ind w:left="720" w:hanging="720"/>
      </w:pPr>
      <w:r w:rsidRPr="00D233F1">
        <w:rPr>
          <w:b/>
        </w:rPr>
        <w:t>8.</w:t>
      </w:r>
      <w:r w:rsidRPr="00D233F1">
        <w:tab/>
        <w:t xml:space="preserve">Esmaeili A, Mirzazadeh A, Carter GM, et al. Higher incidence of HCV in females compared to males who inject drugs: A systematic review and meta-analysis. </w:t>
      </w:r>
      <w:r w:rsidRPr="00D233F1">
        <w:rPr>
          <w:i/>
        </w:rPr>
        <w:t xml:space="preserve">J. Viral Hepat. </w:t>
      </w:r>
      <w:r w:rsidRPr="00D233F1">
        <w:t>Feb 2017;24(2):117-127.</w:t>
      </w:r>
    </w:p>
    <w:p w14:paraId="0B5A5113" w14:textId="77777777" w:rsidR="00D233F1" w:rsidRPr="00D233F1" w:rsidRDefault="00D233F1" w:rsidP="00D233F1">
      <w:pPr>
        <w:pStyle w:val="EndNoteBibliography"/>
        <w:ind w:left="720" w:hanging="720"/>
      </w:pPr>
      <w:r w:rsidRPr="00D233F1">
        <w:rPr>
          <w:b/>
        </w:rPr>
        <w:t>9.</w:t>
      </w:r>
      <w:r w:rsidRPr="00D233F1">
        <w:tab/>
        <w:t xml:space="preserve">Evans JL, Hahn JA, Page-Shafer K, et al. Gender differences in sexual and injection risk behavior among active young injection drug users in San Francisco (the UFO Study). </w:t>
      </w:r>
      <w:r w:rsidRPr="00D233F1">
        <w:rPr>
          <w:i/>
        </w:rPr>
        <w:t xml:space="preserve">J. Urban Health. </w:t>
      </w:r>
      <w:r w:rsidRPr="00D233F1">
        <w:t>Mar 2003;80(1):137-146.</w:t>
      </w:r>
    </w:p>
    <w:p w14:paraId="329582B7" w14:textId="77777777" w:rsidR="00D233F1" w:rsidRPr="00D233F1" w:rsidRDefault="00D233F1" w:rsidP="00D233F1">
      <w:pPr>
        <w:pStyle w:val="EndNoteBibliography"/>
        <w:ind w:left="720" w:hanging="720"/>
      </w:pPr>
      <w:r w:rsidRPr="00D233F1">
        <w:rPr>
          <w:b/>
        </w:rPr>
        <w:t>10.</w:t>
      </w:r>
      <w:r w:rsidRPr="00D233F1">
        <w:tab/>
        <w:t xml:space="preserve">Friedman SR, Ompad DC, Maslow C, et al. HIV prevalence, risk behaviors, and high-risk sexual and injection networks among young women injectors who have sex with women. </w:t>
      </w:r>
      <w:r w:rsidRPr="00D233F1">
        <w:rPr>
          <w:i/>
        </w:rPr>
        <w:t xml:space="preserve">Am. J. Public Health. </w:t>
      </w:r>
      <w:r w:rsidRPr="00D233F1">
        <w:t>2003;93(6):902-906.</w:t>
      </w:r>
    </w:p>
    <w:p w14:paraId="0B8104A6" w14:textId="77777777" w:rsidR="00D233F1" w:rsidRPr="00D233F1" w:rsidRDefault="00D233F1" w:rsidP="00D233F1">
      <w:pPr>
        <w:pStyle w:val="EndNoteBibliography"/>
        <w:ind w:left="720" w:hanging="720"/>
      </w:pPr>
      <w:r w:rsidRPr="00D233F1">
        <w:rPr>
          <w:b/>
        </w:rPr>
        <w:t>11.</w:t>
      </w:r>
      <w:r w:rsidRPr="00D233F1">
        <w:tab/>
        <w:t xml:space="preserve">German D, Latkin CA. HIV risk, health, and social characteristics of sexual minority female injection drug users in Baltimore. </w:t>
      </w:r>
      <w:r w:rsidRPr="00D233F1">
        <w:rPr>
          <w:i/>
        </w:rPr>
        <w:t xml:space="preserve">AIDS Behav. </w:t>
      </w:r>
      <w:r w:rsidRPr="00D233F1">
        <w:t>Jul 2015;19(7):1361-1365.</w:t>
      </w:r>
    </w:p>
    <w:p w14:paraId="62DCDED1" w14:textId="77777777" w:rsidR="00D233F1" w:rsidRPr="00D233F1" w:rsidRDefault="00D233F1" w:rsidP="00D233F1">
      <w:pPr>
        <w:pStyle w:val="EndNoteBibliography"/>
        <w:ind w:left="720" w:hanging="720"/>
      </w:pPr>
      <w:r w:rsidRPr="00D233F1">
        <w:rPr>
          <w:b/>
        </w:rPr>
        <w:t>12.</w:t>
      </w:r>
      <w:r w:rsidRPr="00D233F1">
        <w:tab/>
        <w:t xml:space="preserve">Hotton AL, Boodram B. Gender, transience, network partnerships and risky sexual practices among young persons who inject drugs. </w:t>
      </w:r>
      <w:r w:rsidRPr="00D233F1">
        <w:rPr>
          <w:i/>
        </w:rPr>
        <w:t xml:space="preserve">AIDS Behav. </w:t>
      </w:r>
      <w:r w:rsidRPr="00D233F1">
        <w:t>Apr 2017;21(4):982-993.</w:t>
      </w:r>
    </w:p>
    <w:p w14:paraId="5DC21184" w14:textId="77777777" w:rsidR="00D233F1" w:rsidRPr="00D233F1" w:rsidRDefault="00D233F1" w:rsidP="00D233F1">
      <w:pPr>
        <w:pStyle w:val="EndNoteBibliography"/>
        <w:ind w:left="720" w:hanging="720"/>
      </w:pPr>
      <w:r w:rsidRPr="00D233F1">
        <w:rPr>
          <w:b/>
        </w:rPr>
        <w:t>13.</w:t>
      </w:r>
      <w:r w:rsidRPr="00D233F1">
        <w:tab/>
        <w:t xml:space="preserve">Iversen J, Page K, Madden A, et al. HIV, HCV, and health-related harms among women who inject drugs: Implications for prevention and treatment. </w:t>
      </w:r>
      <w:r w:rsidRPr="00D233F1">
        <w:rPr>
          <w:i/>
        </w:rPr>
        <w:t xml:space="preserve">J. Acquir. Immune Defic. Syndr. </w:t>
      </w:r>
      <w:r w:rsidRPr="00D233F1">
        <w:t>Jun 01 2015;69 (Suppl 2):S176-181.</w:t>
      </w:r>
    </w:p>
    <w:p w14:paraId="4E81FB5A" w14:textId="77777777" w:rsidR="00D233F1" w:rsidRPr="00D233F1" w:rsidRDefault="00D233F1" w:rsidP="00D233F1">
      <w:pPr>
        <w:pStyle w:val="EndNoteBibliography"/>
        <w:ind w:left="720" w:hanging="720"/>
      </w:pPr>
      <w:r w:rsidRPr="00D233F1">
        <w:rPr>
          <w:b/>
        </w:rPr>
        <w:t>14.</w:t>
      </w:r>
      <w:r w:rsidRPr="00D233F1">
        <w:tab/>
        <w:t xml:space="preserve">Magnus M, Kuo I, Phillips G, 2nd, et al. Differing HIV risks and prevention needs among men and women injection drug users (IDU) in the District of Columbia. </w:t>
      </w:r>
      <w:r w:rsidRPr="00D233F1">
        <w:rPr>
          <w:i/>
        </w:rPr>
        <w:t xml:space="preserve">J. Urban Health. </w:t>
      </w:r>
      <w:r w:rsidRPr="00D233F1">
        <w:t>Feb 2013;90(1):157-166.</w:t>
      </w:r>
    </w:p>
    <w:p w14:paraId="4795DF63" w14:textId="77777777" w:rsidR="00D233F1" w:rsidRPr="00D233F1" w:rsidRDefault="00D233F1" w:rsidP="00D233F1">
      <w:pPr>
        <w:pStyle w:val="EndNoteBibliography"/>
        <w:ind w:left="720" w:hanging="720"/>
      </w:pPr>
      <w:r w:rsidRPr="00D233F1">
        <w:rPr>
          <w:b/>
        </w:rPr>
        <w:t>15.</w:t>
      </w:r>
      <w:r w:rsidRPr="00D233F1">
        <w:tab/>
        <w:t xml:space="preserve">Morris MD, Bates A, Andrew E, et al. More than just someone to inject drugs with: Injecting within primary injection partnerships. </w:t>
      </w:r>
      <w:r w:rsidRPr="00D233F1">
        <w:rPr>
          <w:i/>
        </w:rPr>
        <w:t xml:space="preserve">Drug Alcohol Depend. </w:t>
      </w:r>
      <w:r w:rsidRPr="00D233F1">
        <w:t>2015;156:275-281.</w:t>
      </w:r>
    </w:p>
    <w:p w14:paraId="485FB1B1" w14:textId="77777777" w:rsidR="00D233F1" w:rsidRPr="00D233F1" w:rsidRDefault="00D233F1" w:rsidP="00D233F1">
      <w:pPr>
        <w:pStyle w:val="EndNoteBibliography"/>
        <w:ind w:left="720" w:hanging="720"/>
      </w:pPr>
      <w:r w:rsidRPr="00D233F1">
        <w:rPr>
          <w:b/>
        </w:rPr>
        <w:t>16.</w:t>
      </w:r>
      <w:r w:rsidRPr="00D233F1">
        <w:tab/>
        <w:t xml:space="preserve">Tracy D, Hahn JA, Fuller Lewis C, et al. Higher risk of incident hepatitis C virus among </w:t>
      </w:r>
      <w:r w:rsidRPr="00D233F1">
        <w:lastRenderedPageBreak/>
        <w:t xml:space="preserve">young women who inject drugs compared with young men in association with sexual relationships: A prospective analysis from the UFO Study cohort. </w:t>
      </w:r>
      <w:r w:rsidRPr="00D233F1">
        <w:rPr>
          <w:i/>
        </w:rPr>
        <w:t xml:space="preserve">BMJ Open. </w:t>
      </w:r>
      <w:r w:rsidRPr="00D233F1">
        <w:t>May 29 2014;4(5):e004988.</w:t>
      </w:r>
    </w:p>
    <w:p w14:paraId="3BC8147B" w14:textId="77777777" w:rsidR="00D233F1" w:rsidRPr="00D233F1" w:rsidRDefault="00D233F1" w:rsidP="00D233F1">
      <w:pPr>
        <w:pStyle w:val="EndNoteBibliography"/>
        <w:ind w:left="720" w:hanging="720"/>
      </w:pPr>
      <w:r w:rsidRPr="00D233F1">
        <w:rPr>
          <w:b/>
        </w:rPr>
        <w:t>17.</w:t>
      </w:r>
      <w:r w:rsidRPr="00D233F1">
        <w:tab/>
        <w:t xml:space="preserve">Armstrong G. Commentary on McFall et al. (2017): The need for harm reduction interventions that are effective for women who use drugs. </w:t>
      </w:r>
      <w:r w:rsidRPr="00D233F1">
        <w:rPr>
          <w:i/>
        </w:rPr>
        <w:t xml:space="preserve">Addiction. </w:t>
      </w:r>
      <w:r w:rsidRPr="00D233F1">
        <w:t>2017;112(8):1488-1489.</w:t>
      </w:r>
    </w:p>
    <w:p w14:paraId="2DCA59B0" w14:textId="77777777" w:rsidR="00D233F1" w:rsidRPr="00D233F1" w:rsidRDefault="00D233F1" w:rsidP="00D233F1">
      <w:pPr>
        <w:pStyle w:val="EndNoteBibliography"/>
        <w:ind w:left="720" w:hanging="720"/>
      </w:pPr>
      <w:r w:rsidRPr="00D233F1">
        <w:rPr>
          <w:b/>
        </w:rPr>
        <w:t>18.</w:t>
      </w:r>
      <w:r w:rsidRPr="00D233F1">
        <w:tab/>
        <w:t xml:space="preserve">Hurtado Navarro I, Alastrue I, Del Amo J, et al. Differences between women and men in serial HIV prevalence and incidence trends. </w:t>
      </w:r>
      <w:r w:rsidRPr="00D233F1">
        <w:rPr>
          <w:i/>
        </w:rPr>
        <w:t xml:space="preserve">Eur. J. Epidemiol. </w:t>
      </w:r>
      <w:r w:rsidRPr="00D233F1">
        <w:t>2008;23(6):435-440.</w:t>
      </w:r>
    </w:p>
    <w:p w14:paraId="59CF4FD1" w14:textId="77777777" w:rsidR="00D233F1" w:rsidRPr="00D233F1" w:rsidRDefault="00D233F1" w:rsidP="00D233F1">
      <w:pPr>
        <w:pStyle w:val="EndNoteBibliography"/>
        <w:ind w:left="720" w:hanging="720"/>
      </w:pPr>
      <w:r w:rsidRPr="00D233F1">
        <w:rPr>
          <w:b/>
        </w:rPr>
        <w:t>19.</w:t>
      </w:r>
      <w:r w:rsidRPr="00D233F1">
        <w:tab/>
        <w:t xml:space="preserve">Des Jarlais DC, Feelemyer JP, Modi SN, et al. Are females who inject drugs at higher risk for HIV infection than males who inject drugs: An international systematic review of high seroprevalence areas. </w:t>
      </w:r>
      <w:r w:rsidRPr="00D233F1">
        <w:rPr>
          <w:i/>
        </w:rPr>
        <w:t xml:space="preserve">Drug Alcohol Depend. </w:t>
      </w:r>
      <w:r w:rsidRPr="00D233F1">
        <w:t>Jul 1 2012;124(1-2):95-107.</w:t>
      </w:r>
    </w:p>
    <w:p w14:paraId="76B1503E" w14:textId="77777777" w:rsidR="00D233F1" w:rsidRPr="00D233F1" w:rsidRDefault="00D233F1" w:rsidP="00D233F1">
      <w:pPr>
        <w:pStyle w:val="EndNoteBibliography"/>
        <w:ind w:left="720" w:hanging="720"/>
      </w:pPr>
      <w:r w:rsidRPr="00D233F1">
        <w:rPr>
          <w:b/>
        </w:rPr>
        <w:t>20.</w:t>
      </w:r>
      <w:r w:rsidRPr="00D233F1">
        <w:tab/>
        <w:t xml:space="preserve">Morris MD, Evans J, Montgomery M, et al. Intimate injection partnerships are at elevated risk of high-risk injecting: A multi-level longitudinal study of HCV-serodiscordant injection partnerships in San Francisco, CA. </w:t>
      </w:r>
      <w:r w:rsidRPr="00D233F1">
        <w:rPr>
          <w:i/>
        </w:rPr>
        <w:t xml:space="preserve">PLoS ONE. </w:t>
      </w:r>
      <w:r w:rsidRPr="00D233F1">
        <w:t>2014;9(10):e109282.</w:t>
      </w:r>
    </w:p>
    <w:p w14:paraId="4DB0595C" w14:textId="77777777" w:rsidR="00D233F1" w:rsidRPr="00D233F1" w:rsidRDefault="00D233F1" w:rsidP="00D233F1">
      <w:pPr>
        <w:pStyle w:val="EndNoteBibliography"/>
        <w:ind w:left="720" w:hanging="720"/>
      </w:pPr>
      <w:r w:rsidRPr="00D233F1">
        <w:rPr>
          <w:b/>
        </w:rPr>
        <w:t>21.</w:t>
      </w:r>
      <w:r w:rsidRPr="00D233F1">
        <w:tab/>
        <w:t xml:space="preserve">El-Bassel N, Shaw SA, Dasgupta A, et al. People who inject drugs in intimate relationships: It takes two to combat HIV. </w:t>
      </w:r>
      <w:r w:rsidRPr="00D233F1">
        <w:rPr>
          <w:i/>
        </w:rPr>
        <w:t xml:space="preserve">Current HIV/AIDS Reports. </w:t>
      </w:r>
      <w:r w:rsidRPr="00D233F1">
        <w:t>Mar 2014;11(1):45-51.</w:t>
      </w:r>
    </w:p>
    <w:p w14:paraId="08DA97FE" w14:textId="77777777" w:rsidR="00D233F1" w:rsidRPr="00D233F1" w:rsidRDefault="00D233F1" w:rsidP="00D233F1">
      <w:pPr>
        <w:pStyle w:val="EndNoteBibliography"/>
        <w:ind w:left="720" w:hanging="720"/>
      </w:pPr>
      <w:r w:rsidRPr="00D233F1">
        <w:rPr>
          <w:b/>
        </w:rPr>
        <w:t>22.</w:t>
      </w:r>
      <w:r w:rsidRPr="00D233F1">
        <w:tab/>
        <w:t xml:space="preserve">El-Bassel N, Gilbert L, Wu E, et al. Relationship between drug abuse and intimate partner violence: A longitudinal study among women receiving methadone. </w:t>
      </w:r>
      <w:r w:rsidRPr="00D233F1">
        <w:rPr>
          <w:i/>
        </w:rPr>
        <w:t xml:space="preserve">Am. J. Public Health. </w:t>
      </w:r>
      <w:r w:rsidRPr="00D233F1">
        <w:t>Mar 2005;95(3):465-470.</w:t>
      </w:r>
    </w:p>
    <w:p w14:paraId="103DEBF9" w14:textId="77777777" w:rsidR="00D233F1" w:rsidRPr="00D233F1" w:rsidRDefault="00D233F1" w:rsidP="00D233F1">
      <w:pPr>
        <w:pStyle w:val="EndNoteBibliography"/>
        <w:ind w:left="720" w:hanging="720"/>
      </w:pPr>
      <w:r w:rsidRPr="00D233F1">
        <w:rPr>
          <w:b/>
        </w:rPr>
        <w:t>23.</w:t>
      </w:r>
      <w:r w:rsidRPr="00D233F1">
        <w:tab/>
        <w:t xml:space="preserve">El-Bassel Na, Wechsberg WMb, Shaw SAa. Dual HIV risk and vulnerabilities among women who use or inject drugs: No single prevention strategy is the answer. </w:t>
      </w:r>
      <w:r w:rsidRPr="00D233F1">
        <w:rPr>
          <w:i/>
        </w:rPr>
        <w:t xml:space="preserve">Current Opinion in HIV &amp; AIDS. </w:t>
      </w:r>
      <w:r w:rsidRPr="00D233F1">
        <w:t>2012;7(4):326-331.</w:t>
      </w:r>
    </w:p>
    <w:p w14:paraId="61ECEA07" w14:textId="77777777" w:rsidR="00D233F1" w:rsidRPr="00D233F1" w:rsidRDefault="00D233F1" w:rsidP="00D233F1">
      <w:pPr>
        <w:pStyle w:val="EndNoteBibliography"/>
        <w:ind w:left="720" w:hanging="720"/>
      </w:pPr>
      <w:r w:rsidRPr="00D233F1">
        <w:rPr>
          <w:b/>
        </w:rPr>
        <w:t>24.</w:t>
      </w:r>
      <w:r w:rsidRPr="00D233F1">
        <w:tab/>
        <w:t xml:space="preserve">Spittal PM, Bruneau J, Craib KJP, et al. Surviving the sex trade: A comparison of HIV risk behaviours among street-involved women in two Canadian cities who inject drugs. </w:t>
      </w:r>
      <w:r w:rsidRPr="00D233F1">
        <w:rPr>
          <w:i/>
        </w:rPr>
        <w:t xml:space="preserve">AIDS Care. </w:t>
      </w:r>
      <w:r w:rsidRPr="00D233F1">
        <w:t>2003/04/01 2003;15(2):187-195.</w:t>
      </w:r>
    </w:p>
    <w:p w14:paraId="29C36D46" w14:textId="77777777" w:rsidR="00D233F1" w:rsidRPr="00D233F1" w:rsidRDefault="00D233F1" w:rsidP="00D233F1">
      <w:pPr>
        <w:pStyle w:val="EndNoteBibliography"/>
        <w:ind w:left="720" w:hanging="720"/>
      </w:pPr>
      <w:r w:rsidRPr="00D233F1">
        <w:rPr>
          <w:b/>
        </w:rPr>
        <w:t>25.</w:t>
      </w:r>
      <w:r w:rsidRPr="00D233F1">
        <w:tab/>
        <w:t xml:space="preserve">Bailey SL, Ouellet LJ, Mackesy-Amiti ME, et al. Perceived risk, peer influences, and injection partner type predict receptive syringe sharing among young adult injection drug users in five U.S. cities. </w:t>
      </w:r>
      <w:r w:rsidRPr="00D233F1">
        <w:rPr>
          <w:i/>
        </w:rPr>
        <w:t xml:space="preserve">Drug Alcohol Depend. </w:t>
      </w:r>
      <w:r w:rsidRPr="00D233F1">
        <w:t>2007;91(Supplement 1):S18-S29.</w:t>
      </w:r>
    </w:p>
    <w:p w14:paraId="4CEFA98D" w14:textId="77777777" w:rsidR="00D233F1" w:rsidRPr="00D233F1" w:rsidRDefault="00D233F1" w:rsidP="00D233F1">
      <w:pPr>
        <w:pStyle w:val="EndNoteBibliography"/>
        <w:ind w:left="720" w:hanging="720"/>
      </w:pPr>
      <w:r w:rsidRPr="00D233F1">
        <w:rPr>
          <w:b/>
        </w:rPr>
        <w:t>26.</w:t>
      </w:r>
      <w:r w:rsidRPr="00D233F1">
        <w:tab/>
        <w:t xml:space="preserve">Shannon K, Csete J. Violence, condom negotiation, and HIV/STI risk among sex workers. </w:t>
      </w:r>
      <w:r w:rsidRPr="00D233F1">
        <w:rPr>
          <w:i/>
        </w:rPr>
        <w:t xml:space="preserve">J. Am. Med. Assoc. </w:t>
      </w:r>
      <w:r w:rsidRPr="00D233F1">
        <w:t>Aug 04 2010;304(5):573-574.</w:t>
      </w:r>
    </w:p>
    <w:p w14:paraId="0BE9DC10" w14:textId="77777777" w:rsidR="00D233F1" w:rsidRPr="00D233F1" w:rsidRDefault="00D233F1" w:rsidP="00D233F1">
      <w:pPr>
        <w:pStyle w:val="EndNoteBibliography"/>
        <w:ind w:left="720" w:hanging="720"/>
      </w:pPr>
      <w:r w:rsidRPr="00D233F1">
        <w:rPr>
          <w:b/>
        </w:rPr>
        <w:t>27.</w:t>
      </w:r>
      <w:r w:rsidRPr="00D233F1">
        <w:tab/>
        <w:t xml:space="preserve">Shannon K, Strathdee SA, Shoveller J, et al. Structural and environmental barriers to condom use negotiation with clients among female sex workers: Implications for HIV-prevention strategies and policy. </w:t>
      </w:r>
      <w:r w:rsidRPr="00D233F1">
        <w:rPr>
          <w:i/>
        </w:rPr>
        <w:t xml:space="preserve">Am. J. Public Health. </w:t>
      </w:r>
      <w:r w:rsidRPr="00D233F1">
        <w:t>2009;99(4):659-665.</w:t>
      </w:r>
    </w:p>
    <w:p w14:paraId="5378C7F4" w14:textId="77777777" w:rsidR="00D233F1" w:rsidRPr="00D233F1" w:rsidRDefault="00D233F1" w:rsidP="00D233F1">
      <w:pPr>
        <w:pStyle w:val="EndNoteBibliography"/>
        <w:ind w:left="720" w:hanging="720"/>
      </w:pPr>
      <w:r w:rsidRPr="00D233F1">
        <w:rPr>
          <w:b/>
        </w:rPr>
        <w:t>28.</w:t>
      </w:r>
      <w:r w:rsidRPr="00D233F1">
        <w:tab/>
        <w:t xml:space="preserve">Shannon K, Goldenberg SM, Deering KN, et al. HIV infection among female sex workers in concentrated and high prevalence epidemics: why a structural determinants framework is needed. </w:t>
      </w:r>
      <w:r w:rsidRPr="00D233F1">
        <w:rPr>
          <w:i/>
        </w:rPr>
        <w:t xml:space="preserve">Curr Opin HIV AIDS. </w:t>
      </w:r>
      <w:r w:rsidRPr="00D233F1">
        <w:t>Mar 2014;9(2):174-182.</w:t>
      </w:r>
    </w:p>
    <w:p w14:paraId="42DD663F" w14:textId="77777777" w:rsidR="00D233F1" w:rsidRPr="00D233F1" w:rsidRDefault="00D233F1" w:rsidP="00D233F1">
      <w:pPr>
        <w:pStyle w:val="EndNoteBibliography"/>
        <w:ind w:left="720" w:hanging="720"/>
      </w:pPr>
      <w:r w:rsidRPr="00D233F1">
        <w:rPr>
          <w:b/>
        </w:rPr>
        <w:t>29.</w:t>
      </w:r>
      <w:r w:rsidRPr="00D233F1">
        <w:tab/>
        <w:t xml:space="preserve">Wagner KD, Hudson SM, Latka MH, et al. The effect of intimate partner violence on receptive syringe sharing among young female injection drug users: An analysis of mediation effects. </w:t>
      </w:r>
      <w:r w:rsidRPr="00D233F1">
        <w:rPr>
          <w:i/>
        </w:rPr>
        <w:t xml:space="preserve">AIDS Behav. </w:t>
      </w:r>
      <w:r w:rsidRPr="00D233F1">
        <w:t>Apr 2009;13(2):217-224.</w:t>
      </w:r>
    </w:p>
    <w:p w14:paraId="36C82BD9" w14:textId="77777777" w:rsidR="00D233F1" w:rsidRPr="00D233F1" w:rsidRDefault="00D233F1" w:rsidP="00D233F1">
      <w:pPr>
        <w:pStyle w:val="EndNoteBibliography"/>
        <w:ind w:left="720" w:hanging="720"/>
      </w:pPr>
      <w:r w:rsidRPr="00D233F1">
        <w:rPr>
          <w:b/>
        </w:rPr>
        <w:t>30.</w:t>
      </w:r>
      <w:r w:rsidRPr="00D233F1">
        <w:tab/>
        <w:t xml:space="preserve">El-Bassel N, Gilbert L, Witte S, et al. Intimate partner violence and HIV among drug-involved women: contexts linking these two epidemics--challenges and implications for prevention and treatment. </w:t>
      </w:r>
      <w:r w:rsidRPr="00D233F1">
        <w:rPr>
          <w:i/>
        </w:rPr>
        <w:t xml:space="preserve">Subst. Use Misuse. </w:t>
      </w:r>
      <w:r w:rsidRPr="00D233F1">
        <w:t>2011;46(2-3):295-306.</w:t>
      </w:r>
    </w:p>
    <w:p w14:paraId="74D88E8E" w14:textId="77777777" w:rsidR="00D233F1" w:rsidRPr="00D233F1" w:rsidRDefault="00D233F1" w:rsidP="00D233F1">
      <w:pPr>
        <w:pStyle w:val="EndNoteBibliography"/>
        <w:ind w:left="720" w:hanging="720"/>
      </w:pPr>
      <w:r w:rsidRPr="00D233F1">
        <w:rPr>
          <w:b/>
        </w:rPr>
        <w:t>31.</w:t>
      </w:r>
      <w:r w:rsidRPr="00D233F1">
        <w:tab/>
        <w:t xml:space="preserve">Gilbert L, Raj A, Hien D, et al. Targeting the SAVA (Substance Abuse, Violence, and AIDS) syndemic among women and girls: A global review of epidemiology and integrated interventions. </w:t>
      </w:r>
      <w:r w:rsidRPr="00D233F1">
        <w:rPr>
          <w:i/>
        </w:rPr>
        <w:t xml:space="preserve">J. Acquir. Immune Defic. Syndr. </w:t>
      </w:r>
      <w:r w:rsidRPr="00D233F1">
        <w:t>2015;69 Suppl 2:S118-127.</w:t>
      </w:r>
    </w:p>
    <w:p w14:paraId="3F2A9D7D" w14:textId="77777777" w:rsidR="00D233F1" w:rsidRPr="00D233F1" w:rsidRDefault="00D233F1" w:rsidP="00D233F1">
      <w:pPr>
        <w:pStyle w:val="EndNoteBibliography"/>
        <w:ind w:left="720" w:hanging="720"/>
      </w:pPr>
      <w:r w:rsidRPr="00D233F1">
        <w:rPr>
          <w:b/>
        </w:rPr>
        <w:lastRenderedPageBreak/>
        <w:t>32.</w:t>
      </w:r>
      <w:r w:rsidRPr="00D233F1">
        <w:tab/>
        <w:t xml:space="preserve">Shannon K, Rusch M, Shoveller J, et al. Mapping violence and policing as an environmental–structural barrier to health service and syringe availability among substance-using women in street-level sex work. </w:t>
      </w:r>
      <w:r w:rsidRPr="00D233F1">
        <w:rPr>
          <w:i/>
        </w:rPr>
        <w:t xml:space="preserve">Int. J. Drug Policy. </w:t>
      </w:r>
      <w:r w:rsidRPr="00D233F1">
        <w:t>2008;19(2):140-147.</w:t>
      </w:r>
    </w:p>
    <w:p w14:paraId="5795C8B7" w14:textId="41E39B63" w:rsidR="00D233F1" w:rsidRPr="00D233F1" w:rsidRDefault="00D233F1" w:rsidP="00D233F1">
      <w:pPr>
        <w:pStyle w:val="EndNoteBibliography"/>
        <w:ind w:left="720" w:hanging="720"/>
      </w:pPr>
      <w:r w:rsidRPr="00D233F1">
        <w:rPr>
          <w:b/>
        </w:rPr>
        <w:t>33.</w:t>
      </w:r>
      <w:r w:rsidRPr="00D233F1">
        <w:tab/>
        <w:t xml:space="preserve">Amnesty International. </w:t>
      </w:r>
      <w:r w:rsidRPr="00D233F1">
        <w:rPr>
          <w:i/>
        </w:rPr>
        <w:t xml:space="preserve">Criminalizing Pregnancy: Policing Pregnant Women Who Use Drugs in the USA. </w:t>
      </w:r>
      <w:r w:rsidRPr="00D233F1">
        <w:t xml:space="preserve">Amnesty.org2017. Available from: </w:t>
      </w:r>
      <w:hyperlink r:id="rId12" w:history="1">
        <w:r w:rsidRPr="00D233F1">
          <w:rPr>
            <w:rStyle w:val="Hyperlink"/>
          </w:rPr>
          <w:t>https://www.amnesty.org/en/documents/amr51/6203/2017/en/</w:t>
        </w:r>
      </w:hyperlink>
      <w:r w:rsidRPr="00D233F1">
        <w:t>.</w:t>
      </w:r>
    </w:p>
    <w:p w14:paraId="7C11A2A8" w14:textId="076DAE1D" w:rsidR="00D233F1" w:rsidRPr="00D233F1" w:rsidRDefault="00D233F1" w:rsidP="00D233F1">
      <w:pPr>
        <w:pStyle w:val="EndNoteBibliography"/>
        <w:ind w:left="720" w:hanging="720"/>
      </w:pPr>
      <w:r w:rsidRPr="00D233F1">
        <w:rPr>
          <w:b/>
        </w:rPr>
        <w:t>34.</w:t>
      </w:r>
      <w:r w:rsidRPr="00D233F1">
        <w:tab/>
        <w:t xml:space="preserve">Child Welfare Information Gateway. </w:t>
      </w:r>
      <w:r w:rsidRPr="00D233F1">
        <w:rPr>
          <w:i/>
        </w:rPr>
        <w:t xml:space="preserve">Parental Drug Use as Child Abuse. </w:t>
      </w:r>
      <w:r w:rsidRPr="00D233F1">
        <w:t xml:space="preserve">Washington, D.C.: U.S. Department of Health and Human Services, Children’s Bureau;2016. Available from: </w:t>
      </w:r>
      <w:hyperlink r:id="rId13" w:history="1">
        <w:r w:rsidRPr="00D233F1">
          <w:rPr>
            <w:rStyle w:val="Hyperlink"/>
          </w:rPr>
          <w:t>http://www.childwelfare.gov</w:t>
        </w:r>
      </w:hyperlink>
      <w:r w:rsidRPr="00D233F1">
        <w:t>.</w:t>
      </w:r>
    </w:p>
    <w:p w14:paraId="08D114B6" w14:textId="77777777" w:rsidR="00D233F1" w:rsidRPr="00D233F1" w:rsidRDefault="00D233F1" w:rsidP="00D233F1">
      <w:pPr>
        <w:pStyle w:val="EndNoteBibliography"/>
        <w:ind w:left="720" w:hanging="720"/>
      </w:pPr>
      <w:r w:rsidRPr="00D233F1">
        <w:rPr>
          <w:b/>
        </w:rPr>
        <w:t>35.</w:t>
      </w:r>
      <w:r w:rsidRPr="00D233F1">
        <w:tab/>
        <w:t xml:space="preserve">Sherman SG, Latkin CA. Intimate relationship characteristics associated with condom use among drug users and their sex partners: A multilevel analysis. </w:t>
      </w:r>
      <w:r w:rsidRPr="00D233F1">
        <w:rPr>
          <w:i/>
        </w:rPr>
        <w:t xml:space="preserve">Drug Alcohol Depend. </w:t>
      </w:r>
      <w:r w:rsidRPr="00D233F1">
        <w:t>Sep 1 2001;64(1):97-104.</w:t>
      </w:r>
    </w:p>
    <w:p w14:paraId="63B225E6" w14:textId="77777777" w:rsidR="00D233F1" w:rsidRPr="00D233F1" w:rsidRDefault="00D233F1" w:rsidP="00D233F1">
      <w:pPr>
        <w:pStyle w:val="EndNoteBibliography"/>
        <w:ind w:left="720" w:hanging="720"/>
      </w:pPr>
      <w:r w:rsidRPr="00D233F1">
        <w:rPr>
          <w:b/>
        </w:rPr>
        <w:t>36.</w:t>
      </w:r>
      <w:r w:rsidRPr="00D233F1">
        <w:tab/>
        <w:t xml:space="preserve">Mackesy-Amiti ME, Boodram B, Spiller MW, et al. Injection-related risk behavior and engagement in outreach, intervention and prevention services across 20 US cities. </w:t>
      </w:r>
      <w:r w:rsidRPr="00D233F1">
        <w:rPr>
          <w:i/>
        </w:rPr>
        <w:t xml:space="preserve">J. Acquir. Immune Defic. Syndr. </w:t>
      </w:r>
      <w:r w:rsidRPr="00D233F1">
        <w:t>2017;75(Supplement 3):S316-S324.</w:t>
      </w:r>
    </w:p>
    <w:p w14:paraId="6BC128FC" w14:textId="77777777" w:rsidR="00D233F1" w:rsidRPr="00D233F1" w:rsidRDefault="00D233F1" w:rsidP="00D233F1">
      <w:pPr>
        <w:pStyle w:val="EndNoteBibliography"/>
        <w:ind w:left="720" w:hanging="720"/>
      </w:pPr>
      <w:r w:rsidRPr="00D233F1">
        <w:rPr>
          <w:b/>
        </w:rPr>
        <w:t>37.</w:t>
      </w:r>
      <w:r w:rsidRPr="00D233F1">
        <w:tab/>
        <w:t xml:space="preserve">McCutcheon AL. </w:t>
      </w:r>
      <w:r w:rsidRPr="00D233F1">
        <w:rPr>
          <w:i/>
        </w:rPr>
        <w:t>Latent Class Analysis.</w:t>
      </w:r>
      <w:r w:rsidRPr="00D233F1">
        <w:t xml:space="preserve"> Vol 64. Newbury Park, CA: Sage; 1987.</w:t>
      </w:r>
    </w:p>
    <w:p w14:paraId="7386879C" w14:textId="77777777" w:rsidR="00D233F1" w:rsidRPr="00D233F1" w:rsidRDefault="00D233F1" w:rsidP="00D233F1">
      <w:pPr>
        <w:pStyle w:val="EndNoteBibliography"/>
        <w:ind w:left="720" w:hanging="720"/>
      </w:pPr>
      <w:r w:rsidRPr="00D233F1">
        <w:rPr>
          <w:b/>
        </w:rPr>
        <w:t>38.</w:t>
      </w:r>
      <w:r w:rsidRPr="00D233F1">
        <w:tab/>
        <w:t xml:space="preserve">Goodman LA. Latent Class Analysis: The Empirical Study of Latent Types, Latent Variables, and Latent Structures. In: Hagenaars JA, McCutcheon AL, eds. </w:t>
      </w:r>
      <w:r w:rsidRPr="00D233F1">
        <w:rPr>
          <w:i/>
        </w:rPr>
        <w:t>Applied Latent Class Analysis</w:t>
      </w:r>
      <w:r w:rsidRPr="00D233F1">
        <w:t>. New York, NY: Cambridge University Press; 2002.</w:t>
      </w:r>
    </w:p>
    <w:p w14:paraId="3AF74027" w14:textId="77777777" w:rsidR="00D233F1" w:rsidRPr="00D233F1" w:rsidRDefault="00D233F1" w:rsidP="00D233F1">
      <w:pPr>
        <w:pStyle w:val="EndNoteBibliography"/>
        <w:ind w:left="720" w:hanging="720"/>
      </w:pPr>
      <w:r w:rsidRPr="00D233F1">
        <w:rPr>
          <w:b/>
        </w:rPr>
        <w:t>39.</w:t>
      </w:r>
      <w:r w:rsidRPr="00D233F1">
        <w:tab/>
        <w:t xml:space="preserve">Konda KA, Celentano DD, Kegeles S, et al. Latent class analysis of sexual risk patterns among esquineros (street corner men) a group of heterosexually identified, socially marginalized men in urban coastal Peru. </w:t>
      </w:r>
      <w:r w:rsidRPr="00D233F1">
        <w:rPr>
          <w:i/>
        </w:rPr>
        <w:t xml:space="preserve">AIDS Behav. </w:t>
      </w:r>
      <w:r w:rsidRPr="00D233F1">
        <w:t>2011;15(4):862-868.</w:t>
      </w:r>
    </w:p>
    <w:p w14:paraId="0CE228C8" w14:textId="77777777" w:rsidR="00D233F1" w:rsidRPr="00D233F1" w:rsidRDefault="00D233F1" w:rsidP="00D233F1">
      <w:pPr>
        <w:pStyle w:val="EndNoteBibliography"/>
        <w:ind w:left="720" w:hanging="720"/>
      </w:pPr>
      <w:r w:rsidRPr="00D233F1">
        <w:rPr>
          <w:b/>
        </w:rPr>
        <w:t>40.</w:t>
      </w:r>
      <w:r w:rsidRPr="00D233F1">
        <w:tab/>
        <w:t xml:space="preserve">Mackesy-Amiti ME, Ouellet LJ, Finnegan L, et al. Transitions in latent classes of sexual risk behavior among young injection drug users following HIV prevention intervention. </w:t>
      </w:r>
      <w:r w:rsidRPr="00D233F1">
        <w:rPr>
          <w:i/>
        </w:rPr>
        <w:t xml:space="preserve">AIDS Behav. </w:t>
      </w:r>
      <w:r w:rsidRPr="00D233F1">
        <w:t>2014;18(3):464-472.</w:t>
      </w:r>
    </w:p>
    <w:p w14:paraId="4077683C" w14:textId="77777777" w:rsidR="00D233F1" w:rsidRPr="00D233F1" w:rsidRDefault="00D233F1" w:rsidP="00D233F1">
      <w:pPr>
        <w:pStyle w:val="EndNoteBibliography"/>
        <w:ind w:left="720" w:hanging="720"/>
      </w:pPr>
      <w:r w:rsidRPr="00D233F1">
        <w:rPr>
          <w:b/>
        </w:rPr>
        <w:t>41.</w:t>
      </w:r>
      <w:r w:rsidRPr="00D233F1">
        <w:tab/>
        <w:t xml:space="preserve">Noor SB, Ross M, Lai D, et al. Use of latent class analysis approach to describe drug and sexual HIV risk patterns among injection drug users in Houston, Texas. </w:t>
      </w:r>
      <w:r w:rsidRPr="00D233F1">
        <w:rPr>
          <w:i/>
        </w:rPr>
        <w:t xml:space="preserve">AIDS Behav. </w:t>
      </w:r>
      <w:r w:rsidRPr="00D233F1">
        <w:t>2014;18(3):276-283.</w:t>
      </w:r>
    </w:p>
    <w:p w14:paraId="5278CB2A" w14:textId="77777777" w:rsidR="00D233F1" w:rsidRPr="00D233F1" w:rsidRDefault="00D233F1" w:rsidP="00D233F1">
      <w:pPr>
        <w:pStyle w:val="EndNoteBibliography"/>
        <w:ind w:left="720" w:hanging="720"/>
      </w:pPr>
      <w:r w:rsidRPr="00D233F1">
        <w:rPr>
          <w:b/>
        </w:rPr>
        <w:t>42.</w:t>
      </w:r>
      <w:r w:rsidRPr="00D233F1">
        <w:tab/>
        <w:t xml:space="preserve">Pflieger JC, Cook EC, Niccolai LM, et al. Racial/ethnic differences in patterns of sexual risk behavior and rates of sexually transmitted infections among female young adults. </w:t>
      </w:r>
      <w:r w:rsidRPr="00D233F1">
        <w:rPr>
          <w:i/>
        </w:rPr>
        <w:t xml:space="preserve">Am. J. Public Health. </w:t>
      </w:r>
      <w:r w:rsidRPr="00D233F1">
        <w:t>2013;103(5):903-909.</w:t>
      </w:r>
    </w:p>
    <w:p w14:paraId="48879618" w14:textId="77777777" w:rsidR="00D233F1" w:rsidRPr="00D233F1" w:rsidRDefault="00D233F1" w:rsidP="00D233F1">
      <w:pPr>
        <w:pStyle w:val="EndNoteBibliography"/>
        <w:ind w:left="720" w:hanging="720"/>
      </w:pPr>
      <w:r w:rsidRPr="00D233F1">
        <w:rPr>
          <w:b/>
        </w:rPr>
        <w:t>43.</w:t>
      </w:r>
      <w:r w:rsidRPr="00D233F1">
        <w:tab/>
        <w:t xml:space="preserve">Gallagher KM, Sullivan PS, Lansky A, et al. Behavioral surveillance among people at risk for HIV infection in the U.S.: The National HIV Behavioral Surveillance System. </w:t>
      </w:r>
      <w:r w:rsidRPr="00D233F1">
        <w:rPr>
          <w:i/>
        </w:rPr>
        <w:t xml:space="preserve">Public Health Rep. </w:t>
      </w:r>
      <w:r w:rsidRPr="00D233F1">
        <w:t>2007;122(Suppl 1):32-38.</w:t>
      </w:r>
    </w:p>
    <w:p w14:paraId="553DA683" w14:textId="77777777" w:rsidR="00D233F1" w:rsidRPr="00D233F1" w:rsidRDefault="00D233F1" w:rsidP="00D233F1">
      <w:pPr>
        <w:pStyle w:val="EndNoteBibliography"/>
        <w:ind w:left="720" w:hanging="720"/>
      </w:pPr>
      <w:r w:rsidRPr="00D233F1">
        <w:rPr>
          <w:b/>
        </w:rPr>
        <w:t>44.</w:t>
      </w:r>
      <w:r w:rsidRPr="00D233F1">
        <w:tab/>
        <w:t xml:space="preserve">Lansky A, Abdul-Quader AS, Cribbin M, et al. Developing an HIV behavioral surveillance system for injecting drug users: The National HIV Behavioral Surveillance System. </w:t>
      </w:r>
      <w:r w:rsidRPr="00D233F1">
        <w:rPr>
          <w:i/>
        </w:rPr>
        <w:t xml:space="preserve">Public Health Rep. </w:t>
      </w:r>
      <w:r w:rsidRPr="00D233F1">
        <w:t>2007;122(S1):48-55.</w:t>
      </w:r>
    </w:p>
    <w:p w14:paraId="6EB25421" w14:textId="77777777" w:rsidR="00D233F1" w:rsidRPr="00D233F1" w:rsidRDefault="00D233F1" w:rsidP="00D233F1">
      <w:pPr>
        <w:pStyle w:val="EndNoteBibliography"/>
        <w:ind w:left="720" w:hanging="720"/>
      </w:pPr>
      <w:r w:rsidRPr="00D233F1">
        <w:rPr>
          <w:b/>
        </w:rPr>
        <w:t>45.</w:t>
      </w:r>
      <w:r w:rsidRPr="00D233F1">
        <w:tab/>
        <w:t xml:space="preserve">Spiller MW, Broz D, Wejnert C, et al. HIV infection and HIV-associated behaviors among persons who inject drugs - 20 cities, United States, 2012. </w:t>
      </w:r>
      <w:r w:rsidRPr="00D233F1">
        <w:rPr>
          <w:i/>
        </w:rPr>
        <w:t xml:space="preserve">MMWR. Morb. Mortal. Wkly. Rep. </w:t>
      </w:r>
      <w:r w:rsidRPr="00D233F1">
        <w:t>2015;64(10):270-275.</w:t>
      </w:r>
    </w:p>
    <w:p w14:paraId="18255A9F" w14:textId="19E577AD" w:rsidR="00D233F1" w:rsidRPr="00D233F1" w:rsidRDefault="00D233F1" w:rsidP="00D233F1">
      <w:pPr>
        <w:pStyle w:val="EndNoteBibliography"/>
        <w:ind w:left="720" w:hanging="720"/>
      </w:pPr>
      <w:r w:rsidRPr="00D233F1">
        <w:rPr>
          <w:b/>
        </w:rPr>
        <w:t>46.</w:t>
      </w:r>
      <w:r w:rsidRPr="00D233F1">
        <w:tab/>
        <w:t xml:space="preserve">Centers for Disease Control and Prevention. </w:t>
      </w:r>
      <w:r w:rsidRPr="00D233F1">
        <w:rPr>
          <w:i/>
        </w:rPr>
        <w:t xml:space="preserve">HIV Infection, Risk, Prevention, and Testing Behaviors among Persons Who Inject Drugs-National HIV Behavioral Surveillance: Injection Drug Use, 20 U.S. Cities, 2012. </w:t>
      </w:r>
      <w:r w:rsidRPr="00D233F1">
        <w:t xml:space="preserve"> March 2015 2015. HIV Surveillance Special Report 11. Available from: </w:t>
      </w:r>
      <w:hyperlink r:id="rId14" w:history="1">
        <w:r w:rsidRPr="00D233F1">
          <w:rPr>
            <w:rStyle w:val="Hyperlink"/>
          </w:rPr>
          <w:t>http://www.cdc.gov/hiv/library/reports/surveillance</w:t>
        </w:r>
      </w:hyperlink>
      <w:r w:rsidRPr="00D233F1">
        <w:t>.</w:t>
      </w:r>
    </w:p>
    <w:p w14:paraId="1B82FFEC" w14:textId="77777777" w:rsidR="00D233F1" w:rsidRPr="00D233F1" w:rsidRDefault="00D233F1" w:rsidP="00D233F1">
      <w:pPr>
        <w:pStyle w:val="EndNoteBibliography"/>
        <w:ind w:left="720" w:hanging="720"/>
      </w:pPr>
      <w:r w:rsidRPr="00D233F1">
        <w:rPr>
          <w:b/>
        </w:rPr>
        <w:t>47.</w:t>
      </w:r>
      <w:r w:rsidRPr="00D233F1">
        <w:tab/>
        <w:t xml:space="preserve">Heckathorn DD. Respondent-driven sampling: A new approach to the study of hidden populations. </w:t>
      </w:r>
      <w:r w:rsidRPr="00D233F1">
        <w:rPr>
          <w:i/>
        </w:rPr>
        <w:t xml:space="preserve">Soc. Probl. </w:t>
      </w:r>
      <w:r w:rsidRPr="00D233F1">
        <w:t>1997;44(2):174-199.</w:t>
      </w:r>
    </w:p>
    <w:p w14:paraId="50E318E5" w14:textId="49FDFFCE" w:rsidR="00D233F1" w:rsidRPr="00D233F1" w:rsidRDefault="00D233F1" w:rsidP="00D233F1">
      <w:pPr>
        <w:pStyle w:val="EndNoteBibliography"/>
        <w:ind w:left="720" w:hanging="720"/>
      </w:pPr>
      <w:r w:rsidRPr="00D233F1">
        <w:rPr>
          <w:b/>
        </w:rPr>
        <w:lastRenderedPageBreak/>
        <w:t>48.</w:t>
      </w:r>
      <w:r w:rsidRPr="00D233F1">
        <w:tab/>
        <w:t xml:space="preserve">U.S. Census Bureau Geographic Division. Geographic Terms and Concepts - Census Divisions and Census Regions.  </w:t>
      </w:r>
      <w:hyperlink r:id="rId15" w:history="1">
        <w:r w:rsidRPr="00D233F1">
          <w:rPr>
            <w:rStyle w:val="Hyperlink"/>
          </w:rPr>
          <w:t>http://www.census.gov/geo/reference/gtc/gtc_census_divreg.html</w:t>
        </w:r>
      </w:hyperlink>
      <w:r w:rsidRPr="00D233F1">
        <w:t>. Accessed September 19, 2017.</w:t>
      </w:r>
    </w:p>
    <w:p w14:paraId="0F50734E" w14:textId="77777777" w:rsidR="00D233F1" w:rsidRPr="00D233F1" w:rsidRDefault="00D233F1" w:rsidP="00D233F1">
      <w:pPr>
        <w:pStyle w:val="EndNoteBibliography"/>
        <w:ind w:left="720" w:hanging="720"/>
      </w:pPr>
      <w:r w:rsidRPr="00D233F1">
        <w:rPr>
          <w:b/>
        </w:rPr>
        <w:t>49.</w:t>
      </w:r>
      <w:r w:rsidRPr="00D233F1">
        <w:tab/>
        <w:t xml:space="preserve">Heckathorn DD. Respondent-driven sampling II: Deriving valid population estimates from chain-referral samples of hidden populations. </w:t>
      </w:r>
      <w:r w:rsidRPr="00D233F1">
        <w:rPr>
          <w:i/>
        </w:rPr>
        <w:t xml:space="preserve">Soc. Probl. </w:t>
      </w:r>
      <w:r w:rsidRPr="00D233F1">
        <w:t>2002;49(1):11-34.</w:t>
      </w:r>
    </w:p>
    <w:p w14:paraId="1139B7D9" w14:textId="77777777" w:rsidR="00D233F1" w:rsidRPr="00D233F1" w:rsidRDefault="00D233F1" w:rsidP="00D233F1">
      <w:pPr>
        <w:pStyle w:val="EndNoteBibliography"/>
        <w:ind w:left="720" w:hanging="720"/>
      </w:pPr>
      <w:r w:rsidRPr="00D233F1">
        <w:rPr>
          <w:b/>
        </w:rPr>
        <w:t>50.</w:t>
      </w:r>
      <w:r w:rsidRPr="00D233F1">
        <w:tab/>
        <w:t xml:space="preserve">Heckathorn DD. Extensions of respondent driven sampling: Analyzing continuous variables and controlling for differential recruitment. </w:t>
      </w:r>
      <w:r w:rsidRPr="00D233F1">
        <w:rPr>
          <w:i/>
        </w:rPr>
        <w:t xml:space="preserve">Socio. Meth. </w:t>
      </w:r>
      <w:r w:rsidRPr="00D233F1">
        <w:t>December 7 2007;37(1):151-207.</w:t>
      </w:r>
    </w:p>
    <w:p w14:paraId="5DC5BDE9" w14:textId="77777777" w:rsidR="00D233F1" w:rsidRPr="00D233F1" w:rsidRDefault="00D233F1" w:rsidP="00D233F1">
      <w:pPr>
        <w:pStyle w:val="EndNoteBibliography"/>
        <w:ind w:left="720" w:hanging="720"/>
      </w:pPr>
      <w:r w:rsidRPr="00D233F1">
        <w:rPr>
          <w:b/>
        </w:rPr>
        <w:t>51.</w:t>
      </w:r>
      <w:r w:rsidRPr="00D233F1">
        <w:tab/>
        <w:t xml:space="preserve">Schonlau M, Liebau E. Respondent-driven sampling. </w:t>
      </w:r>
      <w:r w:rsidRPr="00D233F1">
        <w:rPr>
          <w:i/>
        </w:rPr>
        <w:t xml:space="preserve">Stata Journal. </w:t>
      </w:r>
      <w:r w:rsidRPr="00D233F1">
        <w:t>2012;12(1):72-93.</w:t>
      </w:r>
    </w:p>
    <w:p w14:paraId="3F3177E6" w14:textId="77777777" w:rsidR="00D233F1" w:rsidRPr="00D233F1" w:rsidRDefault="00D233F1" w:rsidP="00D233F1">
      <w:pPr>
        <w:pStyle w:val="EndNoteBibliography"/>
        <w:ind w:left="720" w:hanging="720"/>
      </w:pPr>
      <w:r w:rsidRPr="00D233F1">
        <w:rPr>
          <w:b/>
        </w:rPr>
        <w:t>52.</w:t>
      </w:r>
      <w:r w:rsidRPr="00D233F1">
        <w:tab/>
      </w:r>
      <w:r w:rsidRPr="00D233F1">
        <w:rPr>
          <w:i/>
        </w:rPr>
        <w:t>MPlus</w:t>
      </w:r>
      <w:r w:rsidRPr="00D233F1">
        <w:t xml:space="preserve"> [computer program]. Version 7. Los Angeles, CA: Muthén &amp; Muthén; 2012.</w:t>
      </w:r>
    </w:p>
    <w:p w14:paraId="5BE4B769" w14:textId="77777777" w:rsidR="00D233F1" w:rsidRPr="00D233F1" w:rsidRDefault="00D233F1" w:rsidP="00D233F1">
      <w:pPr>
        <w:pStyle w:val="EndNoteBibliography"/>
        <w:ind w:left="720" w:hanging="720"/>
      </w:pPr>
      <w:r w:rsidRPr="00D233F1">
        <w:rPr>
          <w:b/>
        </w:rPr>
        <w:t>53.</w:t>
      </w:r>
      <w:r w:rsidRPr="00D233F1">
        <w:tab/>
        <w:t xml:space="preserve">Kankaras M, Moors G, Vermunt JK. Testing for measurement invariance with latent class analysis. In: Davidov E, Schmidt P, Billiet J, eds. </w:t>
      </w:r>
      <w:r w:rsidRPr="00D233F1">
        <w:rPr>
          <w:i/>
        </w:rPr>
        <w:t>Cross-cultural analysis: Methods and applications</w:t>
      </w:r>
      <w:r w:rsidRPr="00D233F1">
        <w:t>. New York, NY: Routledge; 2010:359-384.</w:t>
      </w:r>
    </w:p>
    <w:p w14:paraId="0377A905" w14:textId="77777777" w:rsidR="00D233F1" w:rsidRPr="00D233F1" w:rsidRDefault="00D233F1" w:rsidP="00D233F1">
      <w:pPr>
        <w:pStyle w:val="EndNoteBibliography"/>
        <w:ind w:left="720" w:hanging="720"/>
      </w:pPr>
      <w:r w:rsidRPr="00D233F1">
        <w:rPr>
          <w:b/>
        </w:rPr>
        <w:t>54.</w:t>
      </w:r>
      <w:r w:rsidRPr="00D233F1">
        <w:tab/>
        <w:t xml:space="preserve">Muthen BO. Latent variable mixture modeling. In: A.Marcoulides G, E.Schumacker R, eds. </w:t>
      </w:r>
      <w:r w:rsidRPr="00D233F1">
        <w:rPr>
          <w:i/>
        </w:rPr>
        <w:t>New Developments and Techniques in Structural Equation Modeling</w:t>
      </w:r>
      <w:r w:rsidRPr="00D233F1">
        <w:t>. Mahwah, NJ: Lawrence Erlbaum Associates; 2001.</w:t>
      </w:r>
    </w:p>
    <w:p w14:paraId="15D9A604" w14:textId="77777777" w:rsidR="00D233F1" w:rsidRPr="00D233F1" w:rsidRDefault="00D233F1" w:rsidP="00D233F1">
      <w:pPr>
        <w:pStyle w:val="EndNoteBibliography"/>
        <w:ind w:left="720" w:hanging="720"/>
      </w:pPr>
      <w:r w:rsidRPr="00D233F1">
        <w:rPr>
          <w:b/>
        </w:rPr>
        <w:t>55.</w:t>
      </w:r>
      <w:r w:rsidRPr="00D233F1">
        <w:tab/>
        <w:t xml:space="preserve">Feingold A, Tiberio SS, Capaldi DM. New approaches for examining associations with latent categorical variables: Applications to substance abuse and aggression. </w:t>
      </w:r>
      <w:r w:rsidRPr="00D233F1">
        <w:rPr>
          <w:i/>
        </w:rPr>
        <w:t xml:space="preserve">Psychol. Addict. Behav. </w:t>
      </w:r>
      <w:r w:rsidRPr="00D233F1">
        <w:t>2014;28(1):257-267.</w:t>
      </w:r>
    </w:p>
    <w:p w14:paraId="58DBF483" w14:textId="77777777" w:rsidR="00D233F1" w:rsidRPr="00D233F1" w:rsidRDefault="00D233F1" w:rsidP="00D233F1">
      <w:pPr>
        <w:pStyle w:val="EndNoteBibliography"/>
        <w:ind w:left="720" w:hanging="720"/>
      </w:pPr>
      <w:r w:rsidRPr="00D233F1">
        <w:rPr>
          <w:b/>
        </w:rPr>
        <w:t>56.</w:t>
      </w:r>
      <w:r w:rsidRPr="00D233F1">
        <w:tab/>
        <w:t xml:space="preserve">Hagenaars JA. Loglinear models with latent variables. </w:t>
      </w:r>
      <w:r w:rsidRPr="00D233F1">
        <w:rPr>
          <w:i/>
        </w:rPr>
        <w:t>Quantitative Applications in the Social Sciences.</w:t>
      </w:r>
      <w:r w:rsidRPr="00D233F1">
        <w:t xml:space="preserve"> Vol 94. Newbury Park, CA: Sage; 1993.</w:t>
      </w:r>
    </w:p>
    <w:p w14:paraId="5465CB05" w14:textId="77777777" w:rsidR="00D233F1" w:rsidRPr="00D233F1" w:rsidRDefault="00D233F1" w:rsidP="00D233F1">
      <w:pPr>
        <w:pStyle w:val="EndNoteBibliography"/>
        <w:ind w:left="720" w:hanging="720"/>
      </w:pPr>
      <w:r w:rsidRPr="00D233F1">
        <w:rPr>
          <w:b/>
        </w:rPr>
        <w:t>57.</w:t>
      </w:r>
      <w:r w:rsidRPr="00D233F1">
        <w:tab/>
        <w:t xml:space="preserve">Bandeen-Roche K, Miglioretti DL, Zeger SL, et al. Latent variable regression for multiple discrete outcomes. </w:t>
      </w:r>
      <w:r w:rsidRPr="00D233F1">
        <w:rPr>
          <w:i/>
        </w:rPr>
        <w:t xml:space="preserve">Journal of the American Statistical Association. </w:t>
      </w:r>
      <w:r w:rsidRPr="00D233F1">
        <w:t>Dec 1997;92(440):1375-1386.</w:t>
      </w:r>
    </w:p>
    <w:p w14:paraId="5421F07F" w14:textId="77777777" w:rsidR="00D233F1" w:rsidRPr="00D233F1" w:rsidRDefault="00D233F1" w:rsidP="00D233F1">
      <w:pPr>
        <w:pStyle w:val="EndNoteBibliography"/>
        <w:ind w:left="720" w:hanging="720"/>
      </w:pPr>
      <w:r w:rsidRPr="00D233F1">
        <w:rPr>
          <w:b/>
        </w:rPr>
        <w:t>58.</w:t>
      </w:r>
      <w:r w:rsidRPr="00D233F1">
        <w:tab/>
        <w:t xml:space="preserve">Asparouhov T, Muthén B. Auxiliary Variables in Mixture Modeling: A 3-Step Approach Using Mplus. </w:t>
      </w:r>
      <w:r w:rsidRPr="00D233F1">
        <w:rPr>
          <w:i/>
        </w:rPr>
        <w:t>Mplus Web Notes: No. 15</w:t>
      </w:r>
      <w:r w:rsidRPr="00D233F1">
        <w:t>2013.</w:t>
      </w:r>
    </w:p>
    <w:p w14:paraId="13BAA992" w14:textId="77777777" w:rsidR="00D233F1" w:rsidRPr="00D233F1" w:rsidRDefault="00D233F1" w:rsidP="00D233F1">
      <w:pPr>
        <w:pStyle w:val="EndNoteBibliography"/>
        <w:ind w:left="720" w:hanging="720"/>
      </w:pPr>
      <w:r w:rsidRPr="00D233F1">
        <w:rPr>
          <w:b/>
        </w:rPr>
        <w:t>59.</w:t>
      </w:r>
      <w:r w:rsidRPr="00D233F1">
        <w:tab/>
        <w:t xml:space="preserve">Asparouhov T, Muthén B. Auxiliary variables in mixture modeling: Three-step approaches using Mplus. </w:t>
      </w:r>
      <w:r w:rsidRPr="00D233F1">
        <w:rPr>
          <w:i/>
        </w:rPr>
        <w:t xml:space="preserve">Structural Equation Modeling. </w:t>
      </w:r>
      <w:r w:rsidRPr="00D233F1">
        <w:t>2014;21(3):329-341.</w:t>
      </w:r>
    </w:p>
    <w:p w14:paraId="7B2A3810" w14:textId="77777777" w:rsidR="00D233F1" w:rsidRPr="00D233F1" w:rsidRDefault="00D233F1" w:rsidP="00D233F1">
      <w:pPr>
        <w:pStyle w:val="EndNoteBibliography"/>
        <w:ind w:left="720" w:hanging="720"/>
      </w:pPr>
      <w:r w:rsidRPr="00D233F1">
        <w:rPr>
          <w:b/>
        </w:rPr>
        <w:t>60.</w:t>
      </w:r>
      <w:r w:rsidRPr="00D233F1">
        <w:tab/>
        <w:t xml:space="preserve">Coady M, Latka M, Thiede H, et al. Housing status and associated differences in HIV risk behaviors among young injection drug users (IDUs). </w:t>
      </w:r>
      <w:r w:rsidRPr="00D233F1">
        <w:rPr>
          <w:i/>
        </w:rPr>
        <w:t xml:space="preserve">AIDS Behav. </w:t>
      </w:r>
      <w:r w:rsidRPr="00D233F1">
        <w:t>2007;11(6):854-863.</w:t>
      </w:r>
    </w:p>
    <w:p w14:paraId="2426FF4A" w14:textId="77777777" w:rsidR="00D233F1" w:rsidRPr="00D233F1" w:rsidRDefault="00D233F1" w:rsidP="00D233F1">
      <w:pPr>
        <w:pStyle w:val="EndNoteBibliography"/>
        <w:ind w:left="720" w:hanging="720"/>
      </w:pPr>
      <w:r w:rsidRPr="00D233F1">
        <w:rPr>
          <w:b/>
        </w:rPr>
        <w:t>61.</w:t>
      </w:r>
      <w:r w:rsidRPr="00D233F1">
        <w:tab/>
        <w:t xml:space="preserve">Des Jarlais DC, Braine N, Friedmann P. Unstable housing as a factor for increased injection risk behavior at US syringe exchange programs. </w:t>
      </w:r>
      <w:r w:rsidRPr="00D233F1">
        <w:rPr>
          <w:i/>
        </w:rPr>
        <w:t xml:space="preserve">AIDS Behav. </w:t>
      </w:r>
      <w:r w:rsidRPr="00D233F1">
        <w:t>November 01 2007;11(2):78-84.</w:t>
      </w:r>
    </w:p>
    <w:p w14:paraId="35262C20" w14:textId="77777777" w:rsidR="00D233F1" w:rsidRPr="00D233F1" w:rsidRDefault="00D233F1" w:rsidP="00D233F1">
      <w:pPr>
        <w:pStyle w:val="EndNoteBibliography"/>
        <w:ind w:left="720" w:hanging="720"/>
      </w:pPr>
      <w:r w:rsidRPr="00D233F1">
        <w:rPr>
          <w:b/>
        </w:rPr>
        <w:t>62.</w:t>
      </w:r>
      <w:r w:rsidRPr="00D233F1">
        <w:tab/>
        <w:t xml:space="preserve">Song JY, Safaeian M, Strathdee SA, et al. The prevalence of homelessness among injection drug users with and without HIV infection. </w:t>
      </w:r>
      <w:r w:rsidRPr="00D233F1">
        <w:rPr>
          <w:i/>
        </w:rPr>
        <w:t xml:space="preserve">J. Urban Health. </w:t>
      </w:r>
      <w:r w:rsidRPr="00D233F1">
        <w:t>December 01 2000;77(4):678-687.</w:t>
      </w:r>
    </w:p>
    <w:p w14:paraId="0B2F8925" w14:textId="77777777" w:rsidR="00D233F1" w:rsidRPr="00D233F1" w:rsidRDefault="00D233F1" w:rsidP="00D233F1">
      <w:pPr>
        <w:pStyle w:val="EndNoteBibliography"/>
        <w:ind w:left="720" w:hanging="720"/>
      </w:pPr>
      <w:r w:rsidRPr="00D233F1">
        <w:rPr>
          <w:b/>
        </w:rPr>
        <w:t>63.</w:t>
      </w:r>
      <w:r w:rsidRPr="00D233F1">
        <w:tab/>
        <w:t xml:space="preserve">Shah NG, Galai N, Celentano DD, et al. Longitudinal predictors of injection cessation and subsequent relapse among a cohort of injection drug users in Baltimore, MD, 1988-2000. </w:t>
      </w:r>
      <w:r w:rsidRPr="00D233F1">
        <w:rPr>
          <w:i/>
        </w:rPr>
        <w:t xml:space="preserve">Drug Alcohol Depend. </w:t>
      </w:r>
      <w:r w:rsidRPr="00D233F1">
        <w:t>2006;83(2):147-156.</w:t>
      </w:r>
    </w:p>
    <w:p w14:paraId="5FEC208E" w14:textId="77777777" w:rsidR="00D233F1" w:rsidRPr="00D233F1" w:rsidRDefault="00D233F1" w:rsidP="00D233F1">
      <w:pPr>
        <w:pStyle w:val="EndNoteBibliography"/>
        <w:ind w:left="720" w:hanging="720"/>
      </w:pPr>
      <w:r w:rsidRPr="00D233F1">
        <w:rPr>
          <w:b/>
        </w:rPr>
        <w:t>64.</w:t>
      </w:r>
      <w:r w:rsidRPr="00D233F1">
        <w:tab/>
        <w:t xml:space="preserve">Linton SL, Celentano DD, Kirk GD, et al. The longitudinal association between homelessness, injection drug use, and injection-related risk behavior among persons with a history of injection drug use in Baltimore, MD. </w:t>
      </w:r>
      <w:r w:rsidRPr="00D233F1">
        <w:rPr>
          <w:i/>
        </w:rPr>
        <w:t xml:space="preserve">Drug Alcohol Depend. </w:t>
      </w:r>
      <w:r w:rsidRPr="00D233F1">
        <w:t>Apr 8 2013;132(3):457-465.</w:t>
      </w:r>
    </w:p>
    <w:p w14:paraId="728D9546" w14:textId="77777777" w:rsidR="00D233F1" w:rsidRPr="00D233F1" w:rsidRDefault="00D233F1" w:rsidP="00D233F1">
      <w:pPr>
        <w:pStyle w:val="EndNoteBibliography"/>
        <w:ind w:left="720" w:hanging="720"/>
      </w:pPr>
      <w:r w:rsidRPr="00D233F1">
        <w:rPr>
          <w:b/>
        </w:rPr>
        <w:t>65.</w:t>
      </w:r>
      <w:r w:rsidRPr="00D233F1">
        <w:tab/>
        <w:t xml:space="preserve">Boodram B, Mackesy-Amiti ME, Latkin C. The role of social networks and geography </w:t>
      </w:r>
      <w:r w:rsidRPr="00D233F1">
        <w:lastRenderedPageBreak/>
        <w:t xml:space="preserve">on risky injection behaviors of young persons who inject drugs. </w:t>
      </w:r>
      <w:r w:rsidRPr="00D233F1">
        <w:rPr>
          <w:i/>
        </w:rPr>
        <w:t xml:space="preserve">Drug Alcohol Depend. </w:t>
      </w:r>
      <w:r w:rsidRPr="00D233F1">
        <w:t>2015;154:229-235.</w:t>
      </w:r>
    </w:p>
    <w:p w14:paraId="12C9AA1A" w14:textId="77777777" w:rsidR="00D233F1" w:rsidRPr="00D233F1" w:rsidRDefault="00D233F1" w:rsidP="00D233F1">
      <w:pPr>
        <w:pStyle w:val="EndNoteBibliography"/>
        <w:ind w:left="720" w:hanging="720"/>
      </w:pPr>
      <w:r w:rsidRPr="00D233F1">
        <w:rPr>
          <w:b/>
        </w:rPr>
        <w:t>66.</w:t>
      </w:r>
      <w:r w:rsidRPr="00D233F1">
        <w:tab/>
        <w:t xml:space="preserve">Calvo M, MacFarlane J, Zaccaro H, et al. Young people who use drugs engaged in harm reduction programs in New York City: Overdose and other risks. </w:t>
      </w:r>
      <w:r w:rsidRPr="00D233F1">
        <w:rPr>
          <w:i/>
        </w:rPr>
        <w:t xml:space="preserve">Drug Alcohol Depend. </w:t>
      </w:r>
      <w:r w:rsidRPr="00D233F1">
        <w:t>9/1/ 2017;178:106-114.</w:t>
      </w:r>
    </w:p>
    <w:p w14:paraId="5A202D49" w14:textId="77777777" w:rsidR="00D233F1" w:rsidRPr="00D233F1" w:rsidRDefault="00D233F1" w:rsidP="00D233F1">
      <w:pPr>
        <w:pStyle w:val="EndNoteBibliography"/>
        <w:ind w:left="720" w:hanging="720"/>
      </w:pPr>
      <w:r w:rsidRPr="00D233F1">
        <w:rPr>
          <w:b/>
        </w:rPr>
        <w:t>67.</w:t>
      </w:r>
      <w:r w:rsidRPr="00D233F1">
        <w:tab/>
        <w:t xml:space="preserve">Akselrod H, Grau LE, Barbour R, et al. Seroprevalence of HIV, hepatitis B virus, and HCV among injection drug users in Connecticut: Understanding infection and coinfection risks in a nonurban population. </w:t>
      </w:r>
      <w:r w:rsidRPr="00D233F1">
        <w:rPr>
          <w:i/>
        </w:rPr>
        <w:t xml:space="preserve">Am. J. Public Health. </w:t>
      </w:r>
      <w:r w:rsidRPr="00D233F1">
        <w:t>2014;104(9):1713-1721.</w:t>
      </w:r>
    </w:p>
    <w:p w14:paraId="65F7AE84" w14:textId="61C4E8B4" w:rsidR="00964109" w:rsidRDefault="00CA2E22" w:rsidP="00B16869">
      <w:pPr>
        <w:spacing w:line="480" w:lineRule="auto"/>
      </w:pPr>
      <w:r>
        <w:fldChar w:fldCharType="end"/>
      </w:r>
    </w:p>
    <w:p w14:paraId="69EEDA7D" w14:textId="77777777" w:rsidR="00964109" w:rsidRDefault="00964109">
      <w:pPr>
        <w:widowControl/>
        <w:autoSpaceDE/>
        <w:autoSpaceDN/>
        <w:adjustRightInd/>
        <w:spacing w:after="160" w:line="259" w:lineRule="auto"/>
      </w:pPr>
      <w:r>
        <w:br w:type="page"/>
      </w:r>
    </w:p>
    <w:p w14:paraId="0B40D3C4" w14:textId="365B3A26" w:rsidR="00E63BAA" w:rsidRDefault="00964109" w:rsidP="00964109">
      <w:pPr>
        <w:widowControl/>
        <w:autoSpaceDE/>
        <w:autoSpaceDN/>
        <w:adjustRightInd/>
        <w:spacing w:after="160" w:line="259" w:lineRule="auto"/>
      </w:pPr>
      <w:r w:rsidRPr="00F0211A">
        <w:rPr>
          <w:b/>
        </w:rPr>
        <w:lastRenderedPageBreak/>
        <w:t>Figure 1.</w:t>
      </w:r>
      <w:r w:rsidRPr="006079A7">
        <w:t xml:space="preserve"> </w:t>
      </w:r>
      <w:r w:rsidRPr="00F0211A">
        <w:rPr>
          <w:b/>
        </w:rPr>
        <w:t>Conditional estimated latent class probabilities at the mean of all covariates.</w:t>
      </w:r>
      <w:r w:rsidRPr="006079A7">
        <w:t xml:space="preserve"> </w:t>
      </w:r>
      <w:r w:rsidRPr="006E0AE7">
        <w:rPr>
          <w:sz w:val="22"/>
          <w:szCs w:val="22"/>
        </w:rPr>
        <w:t xml:space="preserve">Covariates include age, race/ethnicity, sexual orientation, and homelessness. </w:t>
      </w:r>
      <w:r w:rsidRPr="006E0AE7">
        <w:rPr>
          <w:bCs/>
          <w:color w:val="000000"/>
          <w:sz w:val="22"/>
          <w:szCs w:val="22"/>
        </w:rPr>
        <w:t xml:space="preserve">Risk classes are: </w:t>
      </w:r>
      <w:r w:rsidR="00EF485A">
        <w:rPr>
          <w:b/>
          <w:bCs/>
          <w:color w:val="000000"/>
          <w:sz w:val="22"/>
          <w:szCs w:val="22"/>
        </w:rPr>
        <w:t>1) l</w:t>
      </w:r>
      <w:r w:rsidRPr="006E0AE7">
        <w:rPr>
          <w:b/>
          <w:bCs/>
          <w:color w:val="000000"/>
          <w:sz w:val="22"/>
          <w:szCs w:val="22"/>
        </w:rPr>
        <w:t>ow risk:</w:t>
      </w:r>
      <w:r w:rsidRPr="006E0AE7">
        <w:rPr>
          <w:color w:val="000000"/>
          <w:sz w:val="22"/>
          <w:szCs w:val="22"/>
        </w:rPr>
        <w:t xml:space="preserve"> </w:t>
      </w:r>
      <w:r w:rsidR="00C728D7" w:rsidRPr="006E0AE7">
        <w:rPr>
          <w:color w:val="000000"/>
          <w:sz w:val="22"/>
          <w:szCs w:val="22"/>
        </w:rPr>
        <w:t xml:space="preserve">high likelihood of  no male partner </w:t>
      </w:r>
      <w:r w:rsidRPr="006E0AE7">
        <w:rPr>
          <w:color w:val="000000"/>
          <w:sz w:val="22"/>
          <w:szCs w:val="22"/>
        </w:rPr>
        <w:t xml:space="preserve">(reference category); </w:t>
      </w:r>
      <w:r w:rsidRPr="006E0AE7">
        <w:rPr>
          <w:b/>
          <w:bCs/>
          <w:color w:val="000000"/>
          <w:sz w:val="22"/>
          <w:szCs w:val="22"/>
        </w:rPr>
        <w:t xml:space="preserve">2) </w:t>
      </w:r>
      <w:r w:rsidR="00EF485A">
        <w:rPr>
          <w:b/>
          <w:bCs/>
          <w:color w:val="000000"/>
          <w:sz w:val="22"/>
          <w:szCs w:val="22"/>
        </w:rPr>
        <w:t>m</w:t>
      </w:r>
      <w:r w:rsidRPr="006E0AE7">
        <w:rPr>
          <w:b/>
          <w:bCs/>
          <w:color w:val="000000"/>
          <w:sz w:val="22"/>
          <w:szCs w:val="22"/>
        </w:rPr>
        <w:t xml:space="preserve">onogamous: </w:t>
      </w:r>
      <w:r w:rsidRPr="006E0AE7">
        <w:rPr>
          <w:color w:val="000000"/>
          <w:sz w:val="22"/>
          <w:szCs w:val="22"/>
        </w:rPr>
        <w:t xml:space="preserve">one partner, no unprotected casual sex; </w:t>
      </w:r>
      <w:r w:rsidRPr="006E0AE7">
        <w:rPr>
          <w:b/>
          <w:bCs/>
          <w:color w:val="000000"/>
          <w:sz w:val="22"/>
          <w:szCs w:val="22"/>
        </w:rPr>
        <w:t>3)</w:t>
      </w:r>
      <w:r w:rsidRPr="006E0AE7">
        <w:rPr>
          <w:color w:val="000000"/>
          <w:sz w:val="22"/>
          <w:szCs w:val="22"/>
        </w:rPr>
        <w:t xml:space="preserve"> </w:t>
      </w:r>
      <w:r w:rsidR="00EF485A">
        <w:rPr>
          <w:b/>
          <w:bCs/>
          <w:color w:val="000000"/>
          <w:sz w:val="22"/>
          <w:szCs w:val="22"/>
        </w:rPr>
        <w:t>ca</w:t>
      </w:r>
      <w:r w:rsidRPr="006E0AE7">
        <w:rPr>
          <w:b/>
          <w:bCs/>
          <w:color w:val="000000"/>
          <w:sz w:val="22"/>
          <w:szCs w:val="22"/>
        </w:rPr>
        <w:t>sual</w:t>
      </w:r>
      <w:r w:rsidR="00EF485A">
        <w:rPr>
          <w:b/>
          <w:bCs/>
          <w:color w:val="000000"/>
          <w:sz w:val="22"/>
          <w:szCs w:val="22"/>
        </w:rPr>
        <w:t xml:space="preserve"> partner</w:t>
      </w:r>
      <w:r w:rsidRPr="006E0AE7">
        <w:rPr>
          <w:b/>
          <w:bCs/>
          <w:color w:val="000000"/>
          <w:sz w:val="22"/>
          <w:szCs w:val="22"/>
        </w:rPr>
        <w:t>:</w:t>
      </w:r>
      <w:r w:rsidRPr="006E0AE7">
        <w:rPr>
          <w:color w:val="000000"/>
          <w:sz w:val="22"/>
          <w:szCs w:val="22"/>
        </w:rPr>
        <w:t xml:space="preserve"> one new/exchange</w:t>
      </w:r>
      <w:r w:rsidR="00C728D7" w:rsidRPr="006E0AE7">
        <w:rPr>
          <w:color w:val="000000"/>
          <w:sz w:val="22"/>
          <w:szCs w:val="22"/>
        </w:rPr>
        <w:t xml:space="preserve"> partner</w:t>
      </w:r>
      <w:r w:rsidRPr="006E0AE7">
        <w:rPr>
          <w:color w:val="000000"/>
          <w:sz w:val="22"/>
          <w:szCs w:val="22"/>
        </w:rPr>
        <w:t xml:space="preserve">; </w:t>
      </w:r>
      <w:r w:rsidRPr="006E0AE7">
        <w:rPr>
          <w:b/>
          <w:bCs/>
          <w:color w:val="000000"/>
          <w:sz w:val="22"/>
          <w:szCs w:val="22"/>
        </w:rPr>
        <w:t>4)</w:t>
      </w:r>
      <w:r w:rsidR="00EF485A">
        <w:rPr>
          <w:color w:val="000000"/>
          <w:sz w:val="22"/>
          <w:szCs w:val="22"/>
        </w:rPr>
        <w:t xml:space="preserve"> </w:t>
      </w:r>
      <w:r w:rsidR="00EF485A" w:rsidRPr="00EF485A">
        <w:rPr>
          <w:b/>
          <w:color w:val="000000"/>
          <w:sz w:val="22"/>
          <w:szCs w:val="22"/>
        </w:rPr>
        <w:t>mu</w:t>
      </w:r>
      <w:r w:rsidRPr="006E0AE7">
        <w:rPr>
          <w:b/>
          <w:bCs/>
          <w:color w:val="000000"/>
          <w:sz w:val="22"/>
          <w:szCs w:val="22"/>
        </w:rPr>
        <w:t>ltiple partners:</w:t>
      </w:r>
      <w:r w:rsidRPr="006E0AE7">
        <w:rPr>
          <w:color w:val="000000"/>
          <w:sz w:val="22"/>
          <w:szCs w:val="22"/>
        </w:rPr>
        <w:t xml:space="preserve"> </w:t>
      </w:r>
      <w:r w:rsidR="00C728D7" w:rsidRPr="006E0AE7">
        <w:rPr>
          <w:color w:val="000000"/>
          <w:sz w:val="22"/>
          <w:szCs w:val="22"/>
        </w:rPr>
        <w:t>more than one male partner; high likelihood of at least one new partner</w:t>
      </w:r>
      <w:r w:rsidRPr="006E0AE7">
        <w:rPr>
          <w:color w:val="000000"/>
          <w:sz w:val="22"/>
          <w:szCs w:val="22"/>
        </w:rPr>
        <w:t xml:space="preserve">; </w:t>
      </w:r>
      <w:r w:rsidR="00EF485A">
        <w:rPr>
          <w:b/>
          <w:bCs/>
          <w:color w:val="000000"/>
          <w:sz w:val="22"/>
          <w:szCs w:val="22"/>
        </w:rPr>
        <w:t>5) e</w:t>
      </w:r>
      <w:r w:rsidRPr="006E0AE7">
        <w:rPr>
          <w:b/>
          <w:bCs/>
          <w:color w:val="000000"/>
          <w:sz w:val="22"/>
          <w:szCs w:val="22"/>
        </w:rPr>
        <w:t>xchange sex</w:t>
      </w:r>
      <w:r w:rsidRPr="006E0AE7">
        <w:rPr>
          <w:color w:val="000000"/>
          <w:sz w:val="22"/>
          <w:szCs w:val="22"/>
        </w:rPr>
        <w:t xml:space="preserve">: </w:t>
      </w:r>
      <w:r w:rsidR="00C728D7" w:rsidRPr="006E0AE7">
        <w:rPr>
          <w:color w:val="000000"/>
          <w:sz w:val="22"/>
          <w:szCs w:val="22"/>
        </w:rPr>
        <w:t xml:space="preserve">high likelihood of </w:t>
      </w:r>
      <w:r w:rsidRPr="006E0AE7">
        <w:rPr>
          <w:color w:val="000000"/>
          <w:sz w:val="22"/>
          <w:szCs w:val="22"/>
        </w:rPr>
        <w:t xml:space="preserve">multiple exchange partners and multiple new or casual unprotected sex partners; </w:t>
      </w:r>
      <w:r w:rsidRPr="006E0AE7">
        <w:rPr>
          <w:b/>
          <w:bCs/>
          <w:color w:val="000000"/>
          <w:sz w:val="22"/>
          <w:szCs w:val="22"/>
        </w:rPr>
        <w:t>6)</w:t>
      </w:r>
      <w:r w:rsidRPr="006E0AE7">
        <w:rPr>
          <w:color w:val="000000"/>
          <w:sz w:val="22"/>
          <w:szCs w:val="22"/>
        </w:rPr>
        <w:t xml:space="preserve"> </w:t>
      </w:r>
      <w:r w:rsidR="00EF485A">
        <w:rPr>
          <w:b/>
          <w:bCs/>
          <w:color w:val="000000"/>
          <w:sz w:val="22"/>
          <w:szCs w:val="22"/>
        </w:rPr>
        <w:t>e</w:t>
      </w:r>
      <w:r w:rsidRPr="006E0AE7">
        <w:rPr>
          <w:b/>
          <w:bCs/>
          <w:color w:val="000000"/>
          <w:sz w:val="22"/>
          <w:szCs w:val="22"/>
        </w:rPr>
        <w:t>xchange plus main</w:t>
      </w:r>
      <w:r w:rsidR="00C728D7" w:rsidRPr="006E0AE7">
        <w:rPr>
          <w:color w:val="000000"/>
          <w:sz w:val="22"/>
          <w:szCs w:val="22"/>
        </w:rPr>
        <w:t xml:space="preserve"> high likelihood of</w:t>
      </w:r>
      <w:r w:rsidRPr="006E0AE7">
        <w:rPr>
          <w:color w:val="000000"/>
          <w:sz w:val="22"/>
          <w:szCs w:val="22"/>
        </w:rPr>
        <w:t xml:space="preserve"> multiple exchange partners, multiple new or casual unprotected sex partners, and unprotected vaginal and anal sex with main partner.</w:t>
      </w:r>
      <w:r w:rsidRPr="006E0AE7">
        <w:rPr>
          <w:sz w:val="22"/>
          <w:szCs w:val="22"/>
        </w:rPr>
        <w:tab/>
      </w:r>
      <w:r w:rsidRPr="006E0AE7">
        <w:rPr>
          <w:sz w:val="22"/>
          <w:szCs w:val="22"/>
        </w:rPr>
        <w:tab/>
      </w:r>
      <w:r w:rsidRPr="006E0AE7">
        <w:rPr>
          <w:sz w:val="22"/>
          <w:szCs w:val="22"/>
        </w:rPr>
        <w:tab/>
      </w:r>
      <w:r w:rsidRPr="006079A7">
        <w:tab/>
      </w:r>
      <w:r w:rsidRPr="006079A7">
        <w:tab/>
      </w:r>
      <w:r w:rsidRPr="006079A7">
        <w:tab/>
      </w:r>
      <w:r w:rsidRPr="006079A7">
        <w:tab/>
      </w:r>
    </w:p>
    <w:p w14:paraId="5108BE53" w14:textId="3A309B87" w:rsidR="00E63BAA" w:rsidRDefault="00E63BAA">
      <w:pPr>
        <w:widowControl/>
        <w:autoSpaceDE/>
        <w:autoSpaceDN/>
        <w:adjustRightInd/>
        <w:spacing w:after="160" w:line="259" w:lineRule="auto"/>
      </w:pPr>
      <w:r>
        <w:br w:type="page"/>
      </w:r>
    </w:p>
    <w:p w14:paraId="577A51DD" w14:textId="77777777" w:rsidR="00B16869" w:rsidRDefault="00E63BAA" w:rsidP="00964109">
      <w:pPr>
        <w:widowControl/>
        <w:autoSpaceDE/>
        <w:autoSpaceDN/>
        <w:adjustRightInd/>
        <w:spacing w:after="160" w:line="259" w:lineRule="auto"/>
      </w:pPr>
      <w:r>
        <w:lastRenderedPageBreak/>
        <w:t>Supplemental Digital Content_Table S1.doc</w:t>
      </w:r>
    </w:p>
    <w:p w14:paraId="74767046" w14:textId="185C37C0" w:rsidR="00E63BAA" w:rsidRDefault="008847BE" w:rsidP="003F1821">
      <w:pPr>
        <w:widowControl/>
        <w:autoSpaceDE/>
        <w:autoSpaceDN/>
        <w:adjustRightInd/>
        <w:spacing w:after="160" w:line="259" w:lineRule="auto"/>
      </w:pPr>
      <w:r>
        <w:t>Supplemental Digital Content_Table S2.doc</w:t>
      </w:r>
    </w:p>
    <w:sectPr w:rsidR="00E63BAA" w:rsidSect="000527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BDAB2" w14:textId="77777777" w:rsidR="0000687F" w:rsidRDefault="0000687F" w:rsidP="00FB2FFF">
      <w:r>
        <w:separator/>
      </w:r>
    </w:p>
  </w:endnote>
  <w:endnote w:type="continuationSeparator" w:id="0">
    <w:p w14:paraId="7DF737BC" w14:textId="77777777" w:rsidR="0000687F" w:rsidRDefault="0000687F" w:rsidP="00FB2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6445898"/>
      <w:docPartObj>
        <w:docPartGallery w:val="Page Numbers (Bottom of Page)"/>
        <w:docPartUnique/>
      </w:docPartObj>
    </w:sdtPr>
    <w:sdtEndPr>
      <w:rPr>
        <w:noProof/>
      </w:rPr>
    </w:sdtEndPr>
    <w:sdtContent>
      <w:p w14:paraId="774AA762" w14:textId="13BF9021" w:rsidR="00205074" w:rsidRDefault="00205074">
        <w:pPr>
          <w:pStyle w:val="Footer"/>
          <w:jc w:val="center"/>
        </w:pPr>
        <w:r>
          <w:fldChar w:fldCharType="begin"/>
        </w:r>
        <w:r>
          <w:instrText xml:space="preserve"> PAGE   \* MERGEFORMAT </w:instrText>
        </w:r>
        <w:r>
          <w:fldChar w:fldCharType="separate"/>
        </w:r>
        <w:r w:rsidR="0013671F">
          <w:rPr>
            <w:noProof/>
          </w:rPr>
          <w:t>1</w:t>
        </w:r>
        <w:r>
          <w:rPr>
            <w:noProof/>
          </w:rPr>
          <w:fldChar w:fldCharType="end"/>
        </w:r>
      </w:p>
    </w:sdtContent>
  </w:sdt>
  <w:p w14:paraId="63E5B876" w14:textId="77777777" w:rsidR="00205074" w:rsidRDefault="0020507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CB73B" w14:textId="77777777" w:rsidR="0000687F" w:rsidRDefault="0000687F" w:rsidP="00FB2FFF">
      <w:r>
        <w:separator/>
      </w:r>
    </w:p>
  </w:footnote>
  <w:footnote w:type="continuationSeparator" w:id="0">
    <w:p w14:paraId="28FFBD06" w14:textId="77777777" w:rsidR="0000687F" w:rsidRDefault="0000687F" w:rsidP="00FB2FF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45D39"/>
    <w:multiLevelType w:val="hybridMultilevel"/>
    <w:tmpl w:val="5DFCF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B75A33"/>
    <w:multiLevelType w:val="hybridMultilevel"/>
    <w:tmpl w:val="73889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810A8B"/>
    <w:multiLevelType w:val="hybridMultilevel"/>
    <w:tmpl w:val="31C262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20E14"/>
    <w:multiLevelType w:val="hybridMultilevel"/>
    <w:tmpl w:val="BCC698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A620A2"/>
    <w:multiLevelType w:val="hybridMultilevel"/>
    <w:tmpl w:val="2DD257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D083BF7"/>
    <w:multiLevelType w:val="hybridMultilevel"/>
    <w:tmpl w:val="DADCE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9E339D"/>
    <w:multiLevelType w:val="hybridMultilevel"/>
    <w:tmpl w:val="96E0B0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76195FDA"/>
    <w:multiLevelType w:val="hybridMultilevel"/>
    <w:tmpl w:val="84F64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4"/>
  </w:num>
  <w:num w:numId="4">
    <w:abstractNumId w:val="3"/>
  </w:num>
  <w:num w:numId="5">
    <w:abstractNumId w:val="1"/>
  </w:num>
  <w:num w:numId="6">
    <w:abstractNumId w:val="6"/>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Q2MrQ0NjCxMLQ0NTRU0lEKTi0uzszPAykwqQUAcK8krywAAAA="/>
    <w:docVar w:name="EN.InstantFormat" w:val="&lt;ENInstantFormat&gt;&lt;Enabled&gt;1&lt;/Enabled&gt;&lt;ScanUnformatted&gt;1&lt;/ScanUnformatted&gt;&lt;ScanChanges&gt;1&lt;/ScanChanges&gt;&lt;Suspended&gt;0&lt;/Suspended&gt;&lt;/ENInstantFormat&gt;"/>
    <w:docVar w:name="EN.Layout" w:val="&lt;ENLayout&gt;&lt;Style&gt;J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rtxv9xpzzsrext2ivwtp7z99z90ttaf52&quot;&gt;My Library&lt;record-ids&gt;&lt;item&gt;112&lt;/item&gt;&lt;item&gt;470&lt;/item&gt;&lt;item&gt;474&lt;/item&gt;&lt;item&gt;604&lt;/item&gt;&lt;item&gt;740&lt;/item&gt;&lt;item&gt;850&lt;/item&gt;&lt;item&gt;1825&lt;/item&gt;&lt;item&gt;1920&lt;/item&gt;&lt;item&gt;2693&lt;/item&gt;&lt;item&gt;3187&lt;/item&gt;&lt;item&gt;3289&lt;/item&gt;&lt;item&gt;3592&lt;/item&gt;&lt;item&gt;3625&lt;/item&gt;&lt;item&gt;3934&lt;/item&gt;&lt;item&gt;3977&lt;/item&gt;&lt;item&gt;3981&lt;/item&gt;&lt;item&gt;4078&lt;/item&gt;&lt;item&gt;4098&lt;/item&gt;&lt;item&gt;4338&lt;/item&gt;&lt;item&gt;5130&lt;/item&gt;&lt;item&gt;5215&lt;/item&gt;&lt;item&gt;5222&lt;/item&gt;&lt;item&gt;5876&lt;/item&gt;&lt;item&gt;5893&lt;/item&gt;&lt;item&gt;6213&lt;/item&gt;&lt;item&gt;6249&lt;/item&gt;&lt;item&gt;6387&lt;/item&gt;&lt;item&gt;6883&lt;/item&gt;&lt;item&gt;6895&lt;/item&gt;&lt;item&gt;6898&lt;/item&gt;&lt;item&gt;6899&lt;/item&gt;&lt;item&gt;6902&lt;/item&gt;&lt;item&gt;6903&lt;/item&gt;&lt;item&gt;7035&lt;/item&gt;&lt;item&gt;7049&lt;/item&gt;&lt;item&gt;7233&lt;/item&gt;&lt;item&gt;7285&lt;/item&gt;&lt;item&gt;7681&lt;/item&gt;&lt;item&gt;7705&lt;/item&gt;&lt;item&gt;7781&lt;/item&gt;&lt;item&gt;7782&lt;/item&gt;&lt;item&gt;7783&lt;/item&gt;&lt;item&gt;7784&lt;/item&gt;&lt;item&gt;7786&lt;/item&gt;&lt;item&gt;7788&lt;/item&gt;&lt;item&gt;7789&lt;/item&gt;&lt;item&gt;7790&lt;/item&gt;&lt;item&gt;7791&lt;/item&gt;&lt;item&gt;7792&lt;/item&gt;&lt;item&gt;7793&lt;/item&gt;&lt;item&gt;7794&lt;/item&gt;&lt;item&gt;7795&lt;/item&gt;&lt;item&gt;7796&lt;/item&gt;&lt;item&gt;7797&lt;/item&gt;&lt;item&gt;7798&lt;/item&gt;&lt;item&gt;7799&lt;/item&gt;&lt;item&gt;7800&lt;/item&gt;&lt;item&gt;7801&lt;/item&gt;&lt;item&gt;7802&lt;/item&gt;&lt;item&gt;7803&lt;/item&gt;&lt;item&gt;7813&lt;/item&gt;&lt;item&gt;7966&lt;/item&gt;&lt;item&gt;7968&lt;/item&gt;&lt;item&gt;7983&lt;/item&gt;&lt;item&gt;7986&lt;/item&gt;&lt;item&gt;7989&lt;/item&gt;&lt;/record-ids&gt;&lt;/item&gt;&lt;/Libraries&gt;"/>
  </w:docVars>
  <w:rsids>
    <w:rsidRoot w:val="008876A1"/>
    <w:rsid w:val="00001B41"/>
    <w:rsid w:val="00003B6C"/>
    <w:rsid w:val="0000687F"/>
    <w:rsid w:val="00007A44"/>
    <w:rsid w:val="00012256"/>
    <w:rsid w:val="000153B2"/>
    <w:rsid w:val="00016760"/>
    <w:rsid w:val="00017437"/>
    <w:rsid w:val="000220A3"/>
    <w:rsid w:val="00022BCB"/>
    <w:rsid w:val="00022C7F"/>
    <w:rsid w:val="0002311A"/>
    <w:rsid w:val="000235B6"/>
    <w:rsid w:val="0002495A"/>
    <w:rsid w:val="00024CEC"/>
    <w:rsid w:val="000256C0"/>
    <w:rsid w:val="000267BE"/>
    <w:rsid w:val="00027E52"/>
    <w:rsid w:val="000309E9"/>
    <w:rsid w:val="00033AD5"/>
    <w:rsid w:val="00036FDD"/>
    <w:rsid w:val="00043AB6"/>
    <w:rsid w:val="000450B2"/>
    <w:rsid w:val="00045BA2"/>
    <w:rsid w:val="0005275C"/>
    <w:rsid w:val="00052892"/>
    <w:rsid w:val="000543FD"/>
    <w:rsid w:val="000556A2"/>
    <w:rsid w:val="00067371"/>
    <w:rsid w:val="00067EDB"/>
    <w:rsid w:val="00072F92"/>
    <w:rsid w:val="000751D8"/>
    <w:rsid w:val="000776B8"/>
    <w:rsid w:val="00085303"/>
    <w:rsid w:val="00087095"/>
    <w:rsid w:val="0008791F"/>
    <w:rsid w:val="00091F8A"/>
    <w:rsid w:val="00092613"/>
    <w:rsid w:val="00094075"/>
    <w:rsid w:val="00095032"/>
    <w:rsid w:val="000A0FB5"/>
    <w:rsid w:val="000A1F66"/>
    <w:rsid w:val="000A2532"/>
    <w:rsid w:val="000A4E6B"/>
    <w:rsid w:val="000A7A7B"/>
    <w:rsid w:val="000A7FE0"/>
    <w:rsid w:val="000B19EF"/>
    <w:rsid w:val="000B4ABA"/>
    <w:rsid w:val="000B53D5"/>
    <w:rsid w:val="000B61AE"/>
    <w:rsid w:val="000B76BF"/>
    <w:rsid w:val="000C567A"/>
    <w:rsid w:val="000D68B1"/>
    <w:rsid w:val="000E0CE1"/>
    <w:rsid w:val="000E2246"/>
    <w:rsid w:val="000E458C"/>
    <w:rsid w:val="000E56D9"/>
    <w:rsid w:val="000F0227"/>
    <w:rsid w:val="000F3ADC"/>
    <w:rsid w:val="000F41D4"/>
    <w:rsid w:val="000F56EA"/>
    <w:rsid w:val="001024FD"/>
    <w:rsid w:val="001027E8"/>
    <w:rsid w:val="00107069"/>
    <w:rsid w:val="00110930"/>
    <w:rsid w:val="00115A69"/>
    <w:rsid w:val="00123EFE"/>
    <w:rsid w:val="001242B4"/>
    <w:rsid w:val="0013671F"/>
    <w:rsid w:val="00137FF5"/>
    <w:rsid w:val="00141F2F"/>
    <w:rsid w:val="00144721"/>
    <w:rsid w:val="00144F87"/>
    <w:rsid w:val="00144FF9"/>
    <w:rsid w:val="001504C8"/>
    <w:rsid w:val="001515F2"/>
    <w:rsid w:val="00153128"/>
    <w:rsid w:val="0016198A"/>
    <w:rsid w:val="0016312F"/>
    <w:rsid w:val="0016531B"/>
    <w:rsid w:val="00175B96"/>
    <w:rsid w:val="00175E90"/>
    <w:rsid w:val="001760C9"/>
    <w:rsid w:val="00177CBF"/>
    <w:rsid w:val="00181FD7"/>
    <w:rsid w:val="001834A8"/>
    <w:rsid w:val="0018392E"/>
    <w:rsid w:val="00184917"/>
    <w:rsid w:val="00186EA1"/>
    <w:rsid w:val="00191AB9"/>
    <w:rsid w:val="0019368C"/>
    <w:rsid w:val="00194A3F"/>
    <w:rsid w:val="001A152B"/>
    <w:rsid w:val="001A1664"/>
    <w:rsid w:val="001A1A31"/>
    <w:rsid w:val="001B01C6"/>
    <w:rsid w:val="001B1716"/>
    <w:rsid w:val="001B31AA"/>
    <w:rsid w:val="001B7E2C"/>
    <w:rsid w:val="001C73E2"/>
    <w:rsid w:val="001D15DF"/>
    <w:rsid w:val="001D51D3"/>
    <w:rsid w:val="001D6F34"/>
    <w:rsid w:val="001E12BD"/>
    <w:rsid w:val="001E1385"/>
    <w:rsid w:val="001E319E"/>
    <w:rsid w:val="001E5170"/>
    <w:rsid w:val="001F09A0"/>
    <w:rsid w:val="00200419"/>
    <w:rsid w:val="002038F0"/>
    <w:rsid w:val="00205074"/>
    <w:rsid w:val="00205953"/>
    <w:rsid w:val="00205D05"/>
    <w:rsid w:val="00207758"/>
    <w:rsid w:val="002148F2"/>
    <w:rsid w:val="00214F57"/>
    <w:rsid w:val="0024431B"/>
    <w:rsid w:val="002466FD"/>
    <w:rsid w:val="0024733F"/>
    <w:rsid w:val="00247FB7"/>
    <w:rsid w:val="00252D93"/>
    <w:rsid w:val="00254DDA"/>
    <w:rsid w:val="00255396"/>
    <w:rsid w:val="00256191"/>
    <w:rsid w:val="0025702F"/>
    <w:rsid w:val="002578C5"/>
    <w:rsid w:val="002665CF"/>
    <w:rsid w:val="00266C97"/>
    <w:rsid w:val="00266D53"/>
    <w:rsid w:val="00267796"/>
    <w:rsid w:val="00270A9F"/>
    <w:rsid w:val="00270D9B"/>
    <w:rsid w:val="002717A7"/>
    <w:rsid w:val="0027238A"/>
    <w:rsid w:val="002724AA"/>
    <w:rsid w:val="00273C03"/>
    <w:rsid w:val="00274501"/>
    <w:rsid w:val="0027562B"/>
    <w:rsid w:val="00275A1B"/>
    <w:rsid w:val="00275B9B"/>
    <w:rsid w:val="00275FC8"/>
    <w:rsid w:val="00286E25"/>
    <w:rsid w:val="00292666"/>
    <w:rsid w:val="00292D9D"/>
    <w:rsid w:val="00295159"/>
    <w:rsid w:val="00295476"/>
    <w:rsid w:val="002968D1"/>
    <w:rsid w:val="002A0E9A"/>
    <w:rsid w:val="002A29E0"/>
    <w:rsid w:val="002B2BAD"/>
    <w:rsid w:val="002B3275"/>
    <w:rsid w:val="002B5529"/>
    <w:rsid w:val="002B6709"/>
    <w:rsid w:val="002B7F4D"/>
    <w:rsid w:val="002C1640"/>
    <w:rsid w:val="002C379A"/>
    <w:rsid w:val="002D05FD"/>
    <w:rsid w:val="002D5C05"/>
    <w:rsid w:val="002D7486"/>
    <w:rsid w:val="002E513B"/>
    <w:rsid w:val="002E6A62"/>
    <w:rsid w:val="002F0A01"/>
    <w:rsid w:val="002F4105"/>
    <w:rsid w:val="002F5BA0"/>
    <w:rsid w:val="002F5EAE"/>
    <w:rsid w:val="00300913"/>
    <w:rsid w:val="003024AE"/>
    <w:rsid w:val="003141D9"/>
    <w:rsid w:val="00314CF4"/>
    <w:rsid w:val="00316918"/>
    <w:rsid w:val="003224A7"/>
    <w:rsid w:val="003230CD"/>
    <w:rsid w:val="00323A55"/>
    <w:rsid w:val="00324853"/>
    <w:rsid w:val="00327597"/>
    <w:rsid w:val="0033160D"/>
    <w:rsid w:val="00332157"/>
    <w:rsid w:val="00334C5E"/>
    <w:rsid w:val="00335FAB"/>
    <w:rsid w:val="00335FCD"/>
    <w:rsid w:val="003362F1"/>
    <w:rsid w:val="003409A4"/>
    <w:rsid w:val="003409E5"/>
    <w:rsid w:val="0034284C"/>
    <w:rsid w:val="00342D71"/>
    <w:rsid w:val="003454B7"/>
    <w:rsid w:val="003505E1"/>
    <w:rsid w:val="00354EF8"/>
    <w:rsid w:val="00365C82"/>
    <w:rsid w:val="003662DB"/>
    <w:rsid w:val="00366AC5"/>
    <w:rsid w:val="00381B59"/>
    <w:rsid w:val="00382B67"/>
    <w:rsid w:val="00382CD5"/>
    <w:rsid w:val="003855DD"/>
    <w:rsid w:val="0039006A"/>
    <w:rsid w:val="003920B9"/>
    <w:rsid w:val="0039584B"/>
    <w:rsid w:val="003A0711"/>
    <w:rsid w:val="003A076A"/>
    <w:rsid w:val="003A1F33"/>
    <w:rsid w:val="003A3711"/>
    <w:rsid w:val="003A44F3"/>
    <w:rsid w:val="003A4FF5"/>
    <w:rsid w:val="003A513E"/>
    <w:rsid w:val="003A7E66"/>
    <w:rsid w:val="003A7EA5"/>
    <w:rsid w:val="003B008F"/>
    <w:rsid w:val="003B13EA"/>
    <w:rsid w:val="003C3790"/>
    <w:rsid w:val="003D0B7F"/>
    <w:rsid w:val="003D3B10"/>
    <w:rsid w:val="003D4C12"/>
    <w:rsid w:val="003D7131"/>
    <w:rsid w:val="003D78A2"/>
    <w:rsid w:val="003E052C"/>
    <w:rsid w:val="003E14E3"/>
    <w:rsid w:val="003E5100"/>
    <w:rsid w:val="003E6DBC"/>
    <w:rsid w:val="003F1821"/>
    <w:rsid w:val="003F69C2"/>
    <w:rsid w:val="004006DA"/>
    <w:rsid w:val="004011EB"/>
    <w:rsid w:val="00403E22"/>
    <w:rsid w:val="004054A8"/>
    <w:rsid w:val="00406202"/>
    <w:rsid w:val="004117CE"/>
    <w:rsid w:val="00412C7B"/>
    <w:rsid w:val="00416479"/>
    <w:rsid w:val="00416A9D"/>
    <w:rsid w:val="00416D86"/>
    <w:rsid w:val="00422F32"/>
    <w:rsid w:val="00424E05"/>
    <w:rsid w:val="00424F65"/>
    <w:rsid w:val="004303E6"/>
    <w:rsid w:val="00437552"/>
    <w:rsid w:val="00441662"/>
    <w:rsid w:val="00443195"/>
    <w:rsid w:val="00452FEE"/>
    <w:rsid w:val="0045516C"/>
    <w:rsid w:val="004570A4"/>
    <w:rsid w:val="00457519"/>
    <w:rsid w:val="00457F5A"/>
    <w:rsid w:val="0046170B"/>
    <w:rsid w:val="004742A7"/>
    <w:rsid w:val="00483652"/>
    <w:rsid w:val="00484940"/>
    <w:rsid w:val="004872D2"/>
    <w:rsid w:val="004918D0"/>
    <w:rsid w:val="00497DBE"/>
    <w:rsid w:val="004A0E7E"/>
    <w:rsid w:val="004A23B2"/>
    <w:rsid w:val="004A2E8C"/>
    <w:rsid w:val="004A657E"/>
    <w:rsid w:val="004B0358"/>
    <w:rsid w:val="004B0C48"/>
    <w:rsid w:val="004B2BAE"/>
    <w:rsid w:val="004B3933"/>
    <w:rsid w:val="004B5893"/>
    <w:rsid w:val="004B5D7E"/>
    <w:rsid w:val="004B62C8"/>
    <w:rsid w:val="004B6504"/>
    <w:rsid w:val="004B6778"/>
    <w:rsid w:val="004B68A9"/>
    <w:rsid w:val="004B7E90"/>
    <w:rsid w:val="004C2A22"/>
    <w:rsid w:val="004C62F7"/>
    <w:rsid w:val="004D0FB4"/>
    <w:rsid w:val="004D14B7"/>
    <w:rsid w:val="004D1D23"/>
    <w:rsid w:val="004D2C4D"/>
    <w:rsid w:val="004D373C"/>
    <w:rsid w:val="004D47A6"/>
    <w:rsid w:val="004E5C1A"/>
    <w:rsid w:val="004E7E96"/>
    <w:rsid w:val="004F0488"/>
    <w:rsid w:val="004F0FD2"/>
    <w:rsid w:val="004F13F1"/>
    <w:rsid w:val="004F15DC"/>
    <w:rsid w:val="004F3B51"/>
    <w:rsid w:val="004F4F4B"/>
    <w:rsid w:val="004F5C95"/>
    <w:rsid w:val="0051067D"/>
    <w:rsid w:val="00510D68"/>
    <w:rsid w:val="00511BCC"/>
    <w:rsid w:val="00512019"/>
    <w:rsid w:val="00516860"/>
    <w:rsid w:val="005213B2"/>
    <w:rsid w:val="005256E6"/>
    <w:rsid w:val="00527CD9"/>
    <w:rsid w:val="005314A9"/>
    <w:rsid w:val="00532CB8"/>
    <w:rsid w:val="00533AD8"/>
    <w:rsid w:val="00534D68"/>
    <w:rsid w:val="00540342"/>
    <w:rsid w:val="00540BB8"/>
    <w:rsid w:val="00544F65"/>
    <w:rsid w:val="00546CC0"/>
    <w:rsid w:val="00550DB3"/>
    <w:rsid w:val="00552611"/>
    <w:rsid w:val="0055439B"/>
    <w:rsid w:val="00554747"/>
    <w:rsid w:val="00556109"/>
    <w:rsid w:val="00574EA2"/>
    <w:rsid w:val="00583EBF"/>
    <w:rsid w:val="00584436"/>
    <w:rsid w:val="00584BE3"/>
    <w:rsid w:val="00591908"/>
    <w:rsid w:val="00594B5A"/>
    <w:rsid w:val="00594D63"/>
    <w:rsid w:val="005A1925"/>
    <w:rsid w:val="005A7C67"/>
    <w:rsid w:val="005B5A24"/>
    <w:rsid w:val="005B711E"/>
    <w:rsid w:val="005B7C3E"/>
    <w:rsid w:val="005C0002"/>
    <w:rsid w:val="005C2505"/>
    <w:rsid w:val="005C2586"/>
    <w:rsid w:val="005C43F2"/>
    <w:rsid w:val="005C61DA"/>
    <w:rsid w:val="005D01C8"/>
    <w:rsid w:val="005D0FC2"/>
    <w:rsid w:val="005D79F1"/>
    <w:rsid w:val="005E19CC"/>
    <w:rsid w:val="005E2522"/>
    <w:rsid w:val="005E596B"/>
    <w:rsid w:val="005E7E7F"/>
    <w:rsid w:val="005F1220"/>
    <w:rsid w:val="005F16FE"/>
    <w:rsid w:val="005F4123"/>
    <w:rsid w:val="00601493"/>
    <w:rsid w:val="00601C7D"/>
    <w:rsid w:val="00601F00"/>
    <w:rsid w:val="006049D9"/>
    <w:rsid w:val="006054F4"/>
    <w:rsid w:val="006056AD"/>
    <w:rsid w:val="0060675D"/>
    <w:rsid w:val="006079A7"/>
    <w:rsid w:val="00610AA9"/>
    <w:rsid w:val="0061210D"/>
    <w:rsid w:val="00612548"/>
    <w:rsid w:val="0061366C"/>
    <w:rsid w:val="00614177"/>
    <w:rsid w:val="00621007"/>
    <w:rsid w:val="006221FA"/>
    <w:rsid w:val="00624CE7"/>
    <w:rsid w:val="00633BE3"/>
    <w:rsid w:val="00641897"/>
    <w:rsid w:val="00644377"/>
    <w:rsid w:val="00644FC8"/>
    <w:rsid w:val="0064717B"/>
    <w:rsid w:val="00647425"/>
    <w:rsid w:val="00654228"/>
    <w:rsid w:val="00654543"/>
    <w:rsid w:val="00655AA7"/>
    <w:rsid w:val="0066136F"/>
    <w:rsid w:val="00667313"/>
    <w:rsid w:val="00672727"/>
    <w:rsid w:val="00677174"/>
    <w:rsid w:val="0068215A"/>
    <w:rsid w:val="006839C7"/>
    <w:rsid w:val="0069039F"/>
    <w:rsid w:val="00691164"/>
    <w:rsid w:val="0069624B"/>
    <w:rsid w:val="00697E2F"/>
    <w:rsid w:val="006A023E"/>
    <w:rsid w:val="006A0BB9"/>
    <w:rsid w:val="006A23F5"/>
    <w:rsid w:val="006A3EE9"/>
    <w:rsid w:val="006A4A3B"/>
    <w:rsid w:val="006B0552"/>
    <w:rsid w:val="006B14C4"/>
    <w:rsid w:val="006B3083"/>
    <w:rsid w:val="006B49A2"/>
    <w:rsid w:val="006B4A2B"/>
    <w:rsid w:val="006C2211"/>
    <w:rsid w:val="006C26B9"/>
    <w:rsid w:val="006C3B23"/>
    <w:rsid w:val="006C6CBE"/>
    <w:rsid w:val="006D0FEF"/>
    <w:rsid w:val="006D2F80"/>
    <w:rsid w:val="006D4129"/>
    <w:rsid w:val="006D4CC2"/>
    <w:rsid w:val="006D50BE"/>
    <w:rsid w:val="006D5625"/>
    <w:rsid w:val="006E0AE7"/>
    <w:rsid w:val="006E1559"/>
    <w:rsid w:val="006F0407"/>
    <w:rsid w:val="006F11F1"/>
    <w:rsid w:val="006F2DB0"/>
    <w:rsid w:val="006F3F29"/>
    <w:rsid w:val="006F5F55"/>
    <w:rsid w:val="006F78DE"/>
    <w:rsid w:val="0070011C"/>
    <w:rsid w:val="0070301D"/>
    <w:rsid w:val="0070497C"/>
    <w:rsid w:val="00706EFF"/>
    <w:rsid w:val="00710D1F"/>
    <w:rsid w:val="00711899"/>
    <w:rsid w:val="0071226C"/>
    <w:rsid w:val="00717B88"/>
    <w:rsid w:val="00724DFE"/>
    <w:rsid w:val="00725A49"/>
    <w:rsid w:val="007314F3"/>
    <w:rsid w:val="00733B05"/>
    <w:rsid w:val="00735D7E"/>
    <w:rsid w:val="007508FC"/>
    <w:rsid w:val="0075273A"/>
    <w:rsid w:val="00754308"/>
    <w:rsid w:val="00754682"/>
    <w:rsid w:val="00762275"/>
    <w:rsid w:val="00762C9C"/>
    <w:rsid w:val="007659AD"/>
    <w:rsid w:val="007662E9"/>
    <w:rsid w:val="00767846"/>
    <w:rsid w:val="00767B55"/>
    <w:rsid w:val="00770383"/>
    <w:rsid w:val="00771155"/>
    <w:rsid w:val="00771D96"/>
    <w:rsid w:val="00772EE0"/>
    <w:rsid w:val="00774BDB"/>
    <w:rsid w:val="00775A1F"/>
    <w:rsid w:val="00776935"/>
    <w:rsid w:val="00777A00"/>
    <w:rsid w:val="00780FAF"/>
    <w:rsid w:val="00785772"/>
    <w:rsid w:val="00787704"/>
    <w:rsid w:val="00794FAF"/>
    <w:rsid w:val="0079525D"/>
    <w:rsid w:val="0079781A"/>
    <w:rsid w:val="007B02D3"/>
    <w:rsid w:val="007B1C4F"/>
    <w:rsid w:val="007C1E5B"/>
    <w:rsid w:val="007C3C70"/>
    <w:rsid w:val="007C4FF9"/>
    <w:rsid w:val="007C66AB"/>
    <w:rsid w:val="007C7B91"/>
    <w:rsid w:val="007D2040"/>
    <w:rsid w:val="007D28D7"/>
    <w:rsid w:val="007E39CF"/>
    <w:rsid w:val="007E61CA"/>
    <w:rsid w:val="007E75FC"/>
    <w:rsid w:val="007F08CB"/>
    <w:rsid w:val="007F5609"/>
    <w:rsid w:val="00810AC4"/>
    <w:rsid w:val="0081122D"/>
    <w:rsid w:val="00813E65"/>
    <w:rsid w:val="00814D53"/>
    <w:rsid w:val="0081563D"/>
    <w:rsid w:val="00815A15"/>
    <w:rsid w:val="00817682"/>
    <w:rsid w:val="00827E7F"/>
    <w:rsid w:val="008328F2"/>
    <w:rsid w:val="00834CEB"/>
    <w:rsid w:val="00842C19"/>
    <w:rsid w:val="00842C8D"/>
    <w:rsid w:val="00842EEE"/>
    <w:rsid w:val="00844C3F"/>
    <w:rsid w:val="008450C2"/>
    <w:rsid w:val="008458B9"/>
    <w:rsid w:val="008458E5"/>
    <w:rsid w:val="00846FDB"/>
    <w:rsid w:val="00847D77"/>
    <w:rsid w:val="00847FA6"/>
    <w:rsid w:val="00850C0C"/>
    <w:rsid w:val="00851E3B"/>
    <w:rsid w:val="00851E42"/>
    <w:rsid w:val="00855604"/>
    <w:rsid w:val="00855CE9"/>
    <w:rsid w:val="008561F4"/>
    <w:rsid w:val="00857CD9"/>
    <w:rsid w:val="00862326"/>
    <w:rsid w:val="00865512"/>
    <w:rsid w:val="00873C7B"/>
    <w:rsid w:val="00880C32"/>
    <w:rsid w:val="0088274F"/>
    <w:rsid w:val="00883524"/>
    <w:rsid w:val="00883B15"/>
    <w:rsid w:val="008847BE"/>
    <w:rsid w:val="00885C31"/>
    <w:rsid w:val="008876A1"/>
    <w:rsid w:val="00887BF4"/>
    <w:rsid w:val="00887C51"/>
    <w:rsid w:val="00891061"/>
    <w:rsid w:val="0089577A"/>
    <w:rsid w:val="00897102"/>
    <w:rsid w:val="008973CE"/>
    <w:rsid w:val="00897E22"/>
    <w:rsid w:val="008A0594"/>
    <w:rsid w:val="008A18BC"/>
    <w:rsid w:val="008A2F2C"/>
    <w:rsid w:val="008A786F"/>
    <w:rsid w:val="008C046C"/>
    <w:rsid w:val="008C1C32"/>
    <w:rsid w:val="008C47F4"/>
    <w:rsid w:val="008C6950"/>
    <w:rsid w:val="008D1EF5"/>
    <w:rsid w:val="008E10E1"/>
    <w:rsid w:val="008E49C6"/>
    <w:rsid w:val="008E4C5D"/>
    <w:rsid w:val="008E6D70"/>
    <w:rsid w:val="008F6908"/>
    <w:rsid w:val="008F6F3A"/>
    <w:rsid w:val="00900199"/>
    <w:rsid w:val="009003D0"/>
    <w:rsid w:val="00904303"/>
    <w:rsid w:val="009053FF"/>
    <w:rsid w:val="00911E34"/>
    <w:rsid w:val="00912F7A"/>
    <w:rsid w:val="00916ECE"/>
    <w:rsid w:val="0092474B"/>
    <w:rsid w:val="0092542A"/>
    <w:rsid w:val="009303FE"/>
    <w:rsid w:val="009336ED"/>
    <w:rsid w:val="00952693"/>
    <w:rsid w:val="00957A99"/>
    <w:rsid w:val="00957B99"/>
    <w:rsid w:val="00960397"/>
    <w:rsid w:val="00960A4F"/>
    <w:rsid w:val="00962EF1"/>
    <w:rsid w:val="00963A91"/>
    <w:rsid w:val="00964109"/>
    <w:rsid w:val="00964E1E"/>
    <w:rsid w:val="00966D09"/>
    <w:rsid w:val="00970B38"/>
    <w:rsid w:val="00970B53"/>
    <w:rsid w:val="00977697"/>
    <w:rsid w:val="00983930"/>
    <w:rsid w:val="00983EC2"/>
    <w:rsid w:val="00990612"/>
    <w:rsid w:val="00991C46"/>
    <w:rsid w:val="00992477"/>
    <w:rsid w:val="009931BB"/>
    <w:rsid w:val="009A03A6"/>
    <w:rsid w:val="009A6E6C"/>
    <w:rsid w:val="009A7D06"/>
    <w:rsid w:val="009B1479"/>
    <w:rsid w:val="009B1DDB"/>
    <w:rsid w:val="009B3060"/>
    <w:rsid w:val="009B5AA1"/>
    <w:rsid w:val="009C0914"/>
    <w:rsid w:val="009C2D47"/>
    <w:rsid w:val="009C38CC"/>
    <w:rsid w:val="009C3C54"/>
    <w:rsid w:val="009C663B"/>
    <w:rsid w:val="009C6CA9"/>
    <w:rsid w:val="009D162F"/>
    <w:rsid w:val="009D205E"/>
    <w:rsid w:val="009D667E"/>
    <w:rsid w:val="009D7303"/>
    <w:rsid w:val="009E76B6"/>
    <w:rsid w:val="009F3E23"/>
    <w:rsid w:val="009F5921"/>
    <w:rsid w:val="009F7790"/>
    <w:rsid w:val="00A00FCF"/>
    <w:rsid w:val="00A0313F"/>
    <w:rsid w:val="00A03C4E"/>
    <w:rsid w:val="00A04A8D"/>
    <w:rsid w:val="00A04FF0"/>
    <w:rsid w:val="00A075D0"/>
    <w:rsid w:val="00A07BCC"/>
    <w:rsid w:val="00A15860"/>
    <w:rsid w:val="00A15B67"/>
    <w:rsid w:val="00A16B6E"/>
    <w:rsid w:val="00A17242"/>
    <w:rsid w:val="00A17A88"/>
    <w:rsid w:val="00A20591"/>
    <w:rsid w:val="00A2647D"/>
    <w:rsid w:val="00A275FE"/>
    <w:rsid w:val="00A30F2A"/>
    <w:rsid w:val="00A32226"/>
    <w:rsid w:val="00A33651"/>
    <w:rsid w:val="00A34BB5"/>
    <w:rsid w:val="00A354E9"/>
    <w:rsid w:val="00A374DF"/>
    <w:rsid w:val="00A41D86"/>
    <w:rsid w:val="00A436F1"/>
    <w:rsid w:val="00A466D4"/>
    <w:rsid w:val="00A46809"/>
    <w:rsid w:val="00A51B2E"/>
    <w:rsid w:val="00A543E2"/>
    <w:rsid w:val="00A5746D"/>
    <w:rsid w:val="00A62762"/>
    <w:rsid w:val="00A7130D"/>
    <w:rsid w:val="00A7318C"/>
    <w:rsid w:val="00A73500"/>
    <w:rsid w:val="00A76F93"/>
    <w:rsid w:val="00A80732"/>
    <w:rsid w:val="00A829B4"/>
    <w:rsid w:val="00A85304"/>
    <w:rsid w:val="00A87D76"/>
    <w:rsid w:val="00A976F2"/>
    <w:rsid w:val="00AA1D05"/>
    <w:rsid w:val="00AA23DE"/>
    <w:rsid w:val="00AA2A06"/>
    <w:rsid w:val="00AA39BA"/>
    <w:rsid w:val="00AA69D9"/>
    <w:rsid w:val="00AA75D3"/>
    <w:rsid w:val="00AB2C19"/>
    <w:rsid w:val="00AB6B06"/>
    <w:rsid w:val="00AB71DB"/>
    <w:rsid w:val="00AC053B"/>
    <w:rsid w:val="00AC26D2"/>
    <w:rsid w:val="00AC30DE"/>
    <w:rsid w:val="00AC3848"/>
    <w:rsid w:val="00AC5C85"/>
    <w:rsid w:val="00AC74FB"/>
    <w:rsid w:val="00AD0F28"/>
    <w:rsid w:val="00AE0C1A"/>
    <w:rsid w:val="00AE1B18"/>
    <w:rsid w:val="00AE3BB8"/>
    <w:rsid w:val="00AE4A7D"/>
    <w:rsid w:val="00AE7623"/>
    <w:rsid w:val="00AF0FC4"/>
    <w:rsid w:val="00AF1B16"/>
    <w:rsid w:val="00AF79D8"/>
    <w:rsid w:val="00B02260"/>
    <w:rsid w:val="00B0317D"/>
    <w:rsid w:val="00B1021E"/>
    <w:rsid w:val="00B12A21"/>
    <w:rsid w:val="00B1393F"/>
    <w:rsid w:val="00B16869"/>
    <w:rsid w:val="00B17DCB"/>
    <w:rsid w:val="00B21693"/>
    <w:rsid w:val="00B25086"/>
    <w:rsid w:val="00B25121"/>
    <w:rsid w:val="00B25666"/>
    <w:rsid w:val="00B2723F"/>
    <w:rsid w:val="00B27A9C"/>
    <w:rsid w:val="00B30E8F"/>
    <w:rsid w:val="00B32E45"/>
    <w:rsid w:val="00B3486D"/>
    <w:rsid w:val="00B372FC"/>
    <w:rsid w:val="00B40C75"/>
    <w:rsid w:val="00B4639A"/>
    <w:rsid w:val="00B5292C"/>
    <w:rsid w:val="00B57A1A"/>
    <w:rsid w:val="00B64B63"/>
    <w:rsid w:val="00B70EB0"/>
    <w:rsid w:val="00B714D3"/>
    <w:rsid w:val="00B757E3"/>
    <w:rsid w:val="00B76316"/>
    <w:rsid w:val="00B776BE"/>
    <w:rsid w:val="00B80545"/>
    <w:rsid w:val="00B8408B"/>
    <w:rsid w:val="00B847A1"/>
    <w:rsid w:val="00B91758"/>
    <w:rsid w:val="00B92970"/>
    <w:rsid w:val="00B96964"/>
    <w:rsid w:val="00BA0598"/>
    <w:rsid w:val="00BA35CF"/>
    <w:rsid w:val="00BA3717"/>
    <w:rsid w:val="00BA3CEF"/>
    <w:rsid w:val="00BA5724"/>
    <w:rsid w:val="00BA7B17"/>
    <w:rsid w:val="00BB0F7B"/>
    <w:rsid w:val="00BB1930"/>
    <w:rsid w:val="00BB56A6"/>
    <w:rsid w:val="00BB599A"/>
    <w:rsid w:val="00BC316A"/>
    <w:rsid w:val="00BC5E9E"/>
    <w:rsid w:val="00BD1AB9"/>
    <w:rsid w:val="00BD3C82"/>
    <w:rsid w:val="00BD559F"/>
    <w:rsid w:val="00BD5C9D"/>
    <w:rsid w:val="00BF408E"/>
    <w:rsid w:val="00C00B8A"/>
    <w:rsid w:val="00C01D85"/>
    <w:rsid w:val="00C026AB"/>
    <w:rsid w:val="00C04F1A"/>
    <w:rsid w:val="00C050F3"/>
    <w:rsid w:val="00C104A2"/>
    <w:rsid w:val="00C16304"/>
    <w:rsid w:val="00C165BD"/>
    <w:rsid w:val="00C1746D"/>
    <w:rsid w:val="00C24610"/>
    <w:rsid w:val="00C256D6"/>
    <w:rsid w:val="00C351AB"/>
    <w:rsid w:val="00C35640"/>
    <w:rsid w:val="00C40322"/>
    <w:rsid w:val="00C433BF"/>
    <w:rsid w:val="00C4351F"/>
    <w:rsid w:val="00C50A42"/>
    <w:rsid w:val="00C517C4"/>
    <w:rsid w:val="00C6228D"/>
    <w:rsid w:val="00C65AB1"/>
    <w:rsid w:val="00C72274"/>
    <w:rsid w:val="00C728D7"/>
    <w:rsid w:val="00C80652"/>
    <w:rsid w:val="00C81D9D"/>
    <w:rsid w:val="00C828FD"/>
    <w:rsid w:val="00C83B4E"/>
    <w:rsid w:val="00C87302"/>
    <w:rsid w:val="00C87422"/>
    <w:rsid w:val="00C875E2"/>
    <w:rsid w:val="00C96080"/>
    <w:rsid w:val="00CA14F3"/>
    <w:rsid w:val="00CA2E22"/>
    <w:rsid w:val="00CA3285"/>
    <w:rsid w:val="00CA361D"/>
    <w:rsid w:val="00CA3DDE"/>
    <w:rsid w:val="00CA56F8"/>
    <w:rsid w:val="00CA575E"/>
    <w:rsid w:val="00CA790B"/>
    <w:rsid w:val="00CB2549"/>
    <w:rsid w:val="00CB2831"/>
    <w:rsid w:val="00CB3A43"/>
    <w:rsid w:val="00CB5676"/>
    <w:rsid w:val="00CB58B9"/>
    <w:rsid w:val="00CB5DAD"/>
    <w:rsid w:val="00CC09E4"/>
    <w:rsid w:val="00CC2FD9"/>
    <w:rsid w:val="00CC3444"/>
    <w:rsid w:val="00CC566E"/>
    <w:rsid w:val="00CC5CA7"/>
    <w:rsid w:val="00CD0E08"/>
    <w:rsid w:val="00CD295F"/>
    <w:rsid w:val="00CD430B"/>
    <w:rsid w:val="00CD43B3"/>
    <w:rsid w:val="00CD4D5C"/>
    <w:rsid w:val="00CD57CE"/>
    <w:rsid w:val="00CD7C6A"/>
    <w:rsid w:val="00CE1E08"/>
    <w:rsid w:val="00CE47A8"/>
    <w:rsid w:val="00CF1510"/>
    <w:rsid w:val="00CF1B49"/>
    <w:rsid w:val="00CF23DF"/>
    <w:rsid w:val="00CF315B"/>
    <w:rsid w:val="00CF6754"/>
    <w:rsid w:val="00D05D88"/>
    <w:rsid w:val="00D0749D"/>
    <w:rsid w:val="00D1038B"/>
    <w:rsid w:val="00D12B3A"/>
    <w:rsid w:val="00D13B2E"/>
    <w:rsid w:val="00D13F06"/>
    <w:rsid w:val="00D141B8"/>
    <w:rsid w:val="00D165C5"/>
    <w:rsid w:val="00D173C3"/>
    <w:rsid w:val="00D17ABF"/>
    <w:rsid w:val="00D21EEE"/>
    <w:rsid w:val="00D22BCE"/>
    <w:rsid w:val="00D233F1"/>
    <w:rsid w:val="00D23B54"/>
    <w:rsid w:val="00D250C8"/>
    <w:rsid w:val="00D26E84"/>
    <w:rsid w:val="00D2730F"/>
    <w:rsid w:val="00D41AEA"/>
    <w:rsid w:val="00D43442"/>
    <w:rsid w:val="00D44EC5"/>
    <w:rsid w:val="00D54022"/>
    <w:rsid w:val="00D567DB"/>
    <w:rsid w:val="00D569B4"/>
    <w:rsid w:val="00D6051E"/>
    <w:rsid w:val="00D73746"/>
    <w:rsid w:val="00D73D9E"/>
    <w:rsid w:val="00D74111"/>
    <w:rsid w:val="00D82478"/>
    <w:rsid w:val="00D96BDF"/>
    <w:rsid w:val="00D97B7A"/>
    <w:rsid w:val="00DA10AD"/>
    <w:rsid w:val="00DA2334"/>
    <w:rsid w:val="00DA4341"/>
    <w:rsid w:val="00DA7EF6"/>
    <w:rsid w:val="00DB286A"/>
    <w:rsid w:val="00DB35B2"/>
    <w:rsid w:val="00DB50BC"/>
    <w:rsid w:val="00DB60E7"/>
    <w:rsid w:val="00DB6C6A"/>
    <w:rsid w:val="00DC01CF"/>
    <w:rsid w:val="00DC07D0"/>
    <w:rsid w:val="00DD1131"/>
    <w:rsid w:val="00DD3072"/>
    <w:rsid w:val="00DD32D3"/>
    <w:rsid w:val="00DD5A40"/>
    <w:rsid w:val="00DD6898"/>
    <w:rsid w:val="00DE073F"/>
    <w:rsid w:val="00DE1074"/>
    <w:rsid w:val="00DE4CA8"/>
    <w:rsid w:val="00DF6E89"/>
    <w:rsid w:val="00E004DA"/>
    <w:rsid w:val="00E015AE"/>
    <w:rsid w:val="00E04BDB"/>
    <w:rsid w:val="00E07066"/>
    <w:rsid w:val="00E07B6B"/>
    <w:rsid w:val="00E1019E"/>
    <w:rsid w:val="00E11610"/>
    <w:rsid w:val="00E11A6D"/>
    <w:rsid w:val="00E12A2D"/>
    <w:rsid w:val="00E12C00"/>
    <w:rsid w:val="00E15359"/>
    <w:rsid w:val="00E17145"/>
    <w:rsid w:val="00E21154"/>
    <w:rsid w:val="00E22884"/>
    <w:rsid w:val="00E233FC"/>
    <w:rsid w:val="00E2370E"/>
    <w:rsid w:val="00E23DC4"/>
    <w:rsid w:val="00E23F15"/>
    <w:rsid w:val="00E270EE"/>
    <w:rsid w:val="00E316F1"/>
    <w:rsid w:val="00E31878"/>
    <w:rsid w:val="00E3260F"/>
    <w:rsid w:val="00E35A0F"/>
    <w:rsid w:val="00E376F6"/>
    <w:rsid w:val="00E3786F"/>
    <w:rsid w:val="00E4396C"/>
    <w:rsid w:val="00E43A3B"/>
    <w:rsid w:val="00E45287"/>
    <w:rsid w:val="00E51900"/>
    <w:rsid w:val="00E5297B"/>
    <w:rsid w:val="00E535FA"/>
    <w:rsid w:val="00E53E38"/>
    <w:rsid w:val="00E57C61"/>
    <w:rsid w:val="00E615C3"/>
    <w:rsid w:val="00E63BAA"/>
    <w:rsid w:val="00E63DED"/>
    <w:rsid w:val="00E65B3B"/>
    <w:rsid w:val="00E6728E"/>
    <w:rsid w:val="00E67F79"/>
    <w:rsid w:val="00E71220"/>
    <w:rsid w:val="00E71CB1"/>
    <w:rsid w:val="00E72FF4"/>
    <w:rsid w:val="00E84D1D"/>
    <w:rsid w:val="00E862F4"/>
    <w:rsid w:val="00E94B77"/>
    <w:rsid w:val="00E9795F"/>
    <w:rsid w:val="00EA4FBF"/>
    <w:rsid w:val="00EA504D"/>
    <w:rsid w:val="00EB17CC"/>
    <w:rsid w:val="00EB2135"/>
    <w:rsid w:val="00EB6ED7"/>
    <w:rsid w:val="00EC77AB"/>
    <w:rsid w:val="00ED3E0A"/>
    <w:rsid w:val="00ED3FC5"/>
    <w:rsid w:val="00ED484B"/>
    <w:rsid w:val="00EE0D87"/>
    <w:rsid w:val="00EE1ECA"/>
    <w:rsid w:val="00EE3506"/>
    <w:rsid w:val="00EE76BE"/>
    <w:rsid w:val="00EE7BEE"/>
    <w:rsid w:val="00EF2E26"/>
    <w:rsid w:val="00EF485A"/>
    <w:rsid w:val="00EF4BCE"/>
    <w:rsid w:val="00EF52CF"/>
    <w:rsid w:val="00EF538C"/>
    <w:rsid w:val="00EF721E"/>
    <w:rsid w:val="00F013DD"/>
    <w:rsid w:val="00F0211A"/>
    <w:rsid w:val="00F02ABB"/>
    <w:rsid w:val="00F03779"/>
    <w:rsid w:val="00F05F4A"/>
    <w:rsid w:val="00F13C35"/>
    <w:rsid w:val="00F15515"/>
    <w:rsid w:val="00F162E8"/>
    <w:rsid w:val="00F16D2B"/>
    <w:rsid w:val="00F16E2A"/>
    <w:rsid w:val="00F170A7"/>
    <w:rsid w:val="00F17139"/>
    <w:rsid w:val="00F22BC5"/>
    <w:rsid w:val="00F25090"/>
    <w:rsid w:val="00F25AA4"/>
    <w:rsid w:val="00F27FA3"/>
    <w:rsid w:val="00F31259"/>
    <w:rsid w:val="00F323AD"/>
    <w:rsid w:val="00F32C36"/>
    <w:rsid w:val="00F3511B"/>
    <w:rsid w:val="00F37C15"/>
    <w:rsid w:val="00F43103"/>
    <w:rsid w:val="00F43DD0"/>
    <w:rsid w:val="00F4634A"/>
    <w:rsid w:val="00F463BA"/>
    <w:rsid w:val="00F47719"/>
    <w:rsid w:val="00F545CC"/>
    <w:rsid w:val="00F57236"/>
    <w:rsid w:val="00F600D1"/>
    <w:rsid w:val="00F61614"/>
    <w:rsid w:val="00F61DE9"/>
    <w:rsid w:val="00F63365"/>
    <w:rsid w:val="00F635F9"/>
    <w:rsid w:val="00F63EF7"/>
    <w:rsid w:val="00F6616E"/>
    <w:rsid w:val="00F7109B"/>
    <w:rsid w:val="00F71273"/>
    <w:rsid w:val="00F72563"/>
    <w:rsid w:val="00F72ED6"/>
    <w:rsid w:val="00F820A6"/>
    <w:rsid w:val="00F84FE7"/>
    <w:rsid w:val="00F87EBB"/>
    <w:rsid w:val="00F907B4"/>
    <w:rsid w:val="00F96FCD"/>
    <w:rsid w:val="00F9778C"/>
    <w:rsid w:val="00F97EC5"/>
    <w:rsid w:val="00FA23F8"/>
    <w:rsid w:val="00FA3643"/>
    <w:rsid w:val="00FA4D5D"/>
    <w:rsid w:val="00FA7671"/>
    <w:rsid w:val="00FB2FFF"/>
    <w:rsid w:val="00FB7317"/>
    <w:rsid w:val="00FC2456"/>
    <w:rsid w:val="00FC3EC9"/>
    <w:rsid w:val="00FC700E"/>
    <w:rsid w:val="00FD2E02"/>
    <w:rsid w:val="00FD4021"/>
    <w:rsid w:val="00FD4289"/>
    <w:rsid w:val="00FD4D64"/>
    <w:rsid w:val="00FD7682"/>
    <w:rsid w:val="00FE1D7B"/>
    <w:rsid w:val="00FE67BA"/>
    <w:rsid w:val="00FF2746"/>
    <w:rsid w:val="00FF33C2"/>
    <w:rsid w:val="00FF3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10EB02"/>
  <w15:docId w15:val="{19628BB4-8BD3-4AFB-8447-FA97172C0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4B7"/>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DA7EF6"/>
    <w:pPr>
      <w:widowControl/>
      <w:autoSpaceDE/>
      <w:autoSpaceDN/>
      <w:adjustRightInd/>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54B7"/>
    <w:rPr>
      <w:color w:val="0563C1" w:themeColor="hyperlink"/>
      <w:u w:val="single"/>
    </w:rPr>
  </w:style>
  <w:style w:type="character" w:customStyle="1" w:styleId="SC2721">
    <w:name w:val="SC2721"/>
    <w:uiPriority w:val="99"/>
    <w:rsid w:val="003D0B7F"/>
    <w:rPr>
      <w:color w:val="000000"/>
    </w:rPr>
  </w:style>
  <w:style w:type="paragraph" w:customStyle="1" w:styleId="EndNoteBibliographyTitle">
    <w:name w:val="EndNote Bibliography Title"/>
    <w:basedOn w:val="Normal"/>
    <w:link w:val="EndNoteBibliographyTitleChar"/>
    <w:rsid w:val="00E15359"/>
    <w:pPr>
      <w:jc w:val="center"/>
    </w:pPr>
    <w:rPr>
      <w:noProof/>
    </w:rPr>
  </w:style>
  <w:style w:type="character" w:customStyle="1" w:styleId="EndNoteBibliographyTitleChar">
    <w:name w:val="EndNote Bibliography Title Char"/>
    <w:basedOn w:val="DefaultParagraphFont"/>
    <w:link w:val="EndNoteBibliographyTitle"/>
    <w:rsid w:val="00E1535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15359"/>
    <w:rPr>
      <w:noProof/>
    </w:rPr>
  </w:style>
  <w:style w:type="character" w:customStyle="1" w:styleId="EndNoteBibliographyChar">
    <w:name w:val="EndNote Bibliography Char"/>
    <w:basedOn w:val="DefaultParagraphFont"/>
    <w:link w:val="EndNoteBibliography"/>
    <w:rsid w:val="00E15359"/>
    <w:rPr>
      <w:rFonts w:ascii="Times New Roman" w:eastAsia="Times New Roman" w:hAnsi="Times New Roman" w:cs="Times New Roman"/>
      <w:noProof/>
      <w:sz w:val="24"/>
      <w:szCs w:val="24"/>
    </w:rPr>
  </w:style>
  <w:style w:type="character" w:styleId="CommentReference">
    <w:name w:val="annotation reference"/>
    <w:basedOn w:val="DefaultParagraphFont"/>
    <w:uiPriority w:val="99"/>
    <w:semiHidden/>
    <w:unhideWhenUsed/>
    <w:rsid w:val="00964E1E"/>
    <w:rPr>
      <w:sz w:val="16"/>
      <w:szCs w:val="16"/>
    </w:rPr>
  </w:style>
  <w:style w:type="paragraph" w:styleId="CommentText">
    <w:name w:val="annotation text"/>
    <w:basedOn w:val="Normal"/>
    <w:link w:val="CommentTextChar"/>
    <w:uiPriority w:val="99"/>
    <w:semiHidden/>
    <w:unhideWhenUsed/>
    <w:rsid w:val="00964E1E"/>
    <w:rPr>
      <w:sz w:val="20"/>
      <w:szCs w:val="20"/>
    </w:rPr>
  </w:style>
  <w:style w:type="character" w:customStyle="1" w:styleId="CommentTextChar">
    <w:name w:val="Comment Text Char"/>
    <w:basedOn w:val="DefaultParagraphFont"/>
    <w:link w:val="CommentText"/>
    <w:uiPriority w:val="99"/>
    <w:semiHidden/>
    <w:rsid w:val="00964E1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64E1E"/>
    <w:rPr>
      <w:b/>
      <w:bCs/>
    </w:rPr>
  </w:style>
  <w:style w:type="character" w:customStyle="1" w:styleId="CommentSubjectChar">
    <w:name w:val="Comment Subject Char"/>
    <w:basedOn w:val="CommentTextChar"/>
    <w:link w:val="CommentSubject"/>
    <w:uiPriority w:val="99"/>
    <w:semiHidden/>
    <w:rsid w:val="00964E1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64E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4E1E"/>
    <w:rPr>
      <w:rFonts w:ascii="Segoe UI" w:eastAsia="Times New Roman" w:hAnsi="Segoe UI" w:cs="Segoe UI"/>
      <w:sz w:val="18"/>
      <w:szCs w:val="18"/>
    </w:rPr>
  </w:style>
  <w:style w:type="paragraph" w:styleId="ListParagraph">
    <w:name w:val="List Paragraph"/>
    <w:basedOn w:val="Normal"/>
    <w:uiPriority w:val="34"/>
    <w:qFormat/>
    <w:rsid w:val="008A0594"/>
    <w:pPr>
      <w:ind w:left="720"/>
      <w:contextualSpacing/>
    </w:pPr>
  </w:style>
  <w:style w:type="paragraph" w:styleId="Revision">
    <w:name w:val="Revision"/>
    <w:hidden/>
    <w:uiPriority w:val="99"/>
    <w:semiHidden/>
    <w:rsid w:val="00883524"/>
    <w:pPr>
      <w:spacing w:after="0"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DA7EF6"/>
    <w:rPr>
      <w:rFonts w:ascii="Times New Roman" w:eastAsia="Times New Roman" w:hAnsi="Times New Roman" w:cs="Times New Roman"/>
      <w:b/>
      <w:bCs/>
      <w:kern w:val="36"/>
      <w:sz w:val="48"/>
      <w:szCs w:val="48"/>
    </w:rPr>
  </w:style>
  <w:style w:type="paragraph" w:customStyle="1" w:styleId="Default">
    <w:name w:val="Default"/>
    <w:rsid w:val="0064717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E35A0F"/>
    <w:rPr>
      <w:color w:val="954F72" w:themeColor="followedHyperlink"/>
      <w:u w:val="single"/>
    </w:rPr>
  </w:style>
  <w:style w:type="paragraph" w:styleId="Header">
    <w:name w:val="header"/>
    <w:basedOn w:val="Normal"/>
    <w:link w:val="HeaderChar"/>
    <w:uiPriority w:val="99"/>
    <w:unhideWhenUsed/>
    <w:rsid w:val="00254DDA"/>
    <w:pPr>
      <w:tabs>
        <w:tab w:val="center" w:pos="4680"/>
        <w:tab w:val="right" w:pos="9360"/>
      </w:tabs>
    </w:pPr>
  </w:style>
  <w:style w:type="character" w:customStyle="1" w:styleId="HeaderChar">
    <w:name w:val="Header Char"/>
    <w:basedOn w:val="DefaultParagraphFont"/>
    <w:link w:val="Header"/>
    <w:uiPriority w:val="99"/>
    <w:rsid w:val="00254DD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54DDA"/>
    <w:pPr>
      <w:tabs>
        <w:tab w:val="center" w:pos="4680"/>
        <w:tab w:val="right" w:pos="9360"/>
      </w:tabs>
    </w:pPr>
  </w:style>
  <w:style w:type="character" w:customStyle="1" w:styleId="FooterChar">
    <w:name w:val="Footer Char"/>
    <w:basedOn w:val="DefaultParagraphFont"/>
    <w:link w:val="Footer"/>
    <w:uiPriority w:val="99"/>
    <w:rsid w:val="00254DD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717712">
      <w:bodyDiv w:val="1"/>
      <w:marLeft w:val="0"/>
      <w:marRight w:val="0"/>
      <w:marTop w:val="0"/>
      <w:marBottom w:val="0"/>
      <w:divBdr>
        <w:top w:val="none" w:sz="0" w:space="0" w:color="auto"/>
        <w:left w:val="none" w:sz="0" w:space="0" w:color="auto"/>
        <w:bottom w:val="none" w:sz="0" w:space="0" w:color="auto"/>
        <w:right w:val="none" w:sz="0" w:space="0" w:color="auto"/>
      </w:divBdr>
    </w:div>
    <w:div w:id="237444952">
      <w:bodyDiv w:val="1"/>
      <w:marLeft w:val="0"/>
      <w:marRight w:val="0"/>
      <w:marTop w:val="0"/>
      <w:marBottom w:val="0"/>
      <w:divBdr>
        <w:top w:val="none" w:sz="0" w:space="0" w:color="auto"/>
        <w:left w:val="none" w:sz="0" w:space="0" w:color="auto"/>
        <w:bottom w:val="none" w:sz="0" w:space="0" w:color="auto"/>
        <w:right w:val="none" w:sz="0" w:space="0" w:color="auto"/>
      </w:divBdr>
      <w:divsChild>
        <w:div w:id="1248928131">
          <w:marLeft w:val="0"/>
          <w:marRight w:val="0"/>
          <w:marTop w:val="0"/>
          <w:marBottom w:val="0"/>
          <w:divBdr>
            <w:top w:val="none" w:sz="0" w:space="0" w:color="auto"/>
            <w:left w:val="none" w:sz="0" w:space="0" w:color="auto"/>
            <w:bottom w:val="none" w:sz="0" w:space="0" w:color="auto"/>
            <w:right w:val="none" w:sz="0" w:space="0" w:color="auto"/>
          </w:divBdr>
        </w:div>
        <w:div w:id="564871938">
          <w:marLeft w:val="0"/>
          <w:marRight w:val="0"/>
          <w:marTop w:val="0"/>
          <w:marBottom w:val="0"/>
          <w:divBdr>
            <w:top w:val="none" w:sz="0" w:space="0" w:color="auto"/>
            <w:left w:val="none" w:sz="0" w:space="0" w:color="auto"/>
            <w:bottom w:val="none" w:sz="0" w:space="0" w:color="auto"/>
            <w:right w:val="none" w:sz="0" w:space="0" w:color="auto"/>
          </w:divBdr>
        </w:div>
        <w:div w:id="930044717">
          <w:marLeft w:val="0"/>
          <w:marRight w:val="0"/>
          <w:marTop w:val="0"/>
          <w:marBottom w:val="0"/>
          <w:divBdr>
            <w:top w:val="none" w:sz="0" w:space="0" w:color="auto"/>
            <w:left w:val="none" w:sz="0" w:space="0" w:color="auto"/>
            <w:bottom w:val="none" w:sz="0" w:space="0" w:color="auto"/>
            <w:right w:val="none" w:sz="0" w:space="0" w:color="auto"/>
          </w:divBdr>
        </w:div>
        <w:div w:id="1698893675">
          <w:marLeft w:val="0"/>
          <w:marRight w:val="0"/>
          <w:marTop w:val="0"/>
          <w:marBottom w:val="0"/>
          <w:divBdr>
            <w:top w:val="none" w:sz="0" w:space="0" w:color="auto"/>
            <w:left w:val="none" w:sz="0" w:space="0" w:color="auto"/>
            <w:bottom w:val="none" w:sz="0" w:space="0" w:color="auto"/>
            <w:right w:val="none" w:sz="0" w:space="0" w:color="auto"/>
          </w:divBdr>
        </w:div>
      </w:divsChild>
    </w:div>
    <w:div w:id="293217526">
      <w:bodyDiv w:val="1"/>
      <w:marLeft w:val="0"/>
      <w:marRight w:val="0"/>
      <w:marTop w:val="0"/>
      <w:marBottom w:val="0"/>
      <w:divBdr>
        <w:top w:val="none" w:sz="0" w:space="0" w:color="auto"/>
        <w:left w:val="none" w:sz="0" w:space="0" w:color="auto"/>
        <w:bottom w:val="none" w:sz="0" w:space="0" w:color="auto"/>
        <w:right w:val="none" w:sz="0" w:space="0" w:color="auto"/>
      </w:divBdr>
    </w:div>
    <w:div w:id="388698913">
      <w:bodyDiv w:val="1"/>
      <w:marLeft w:val="0"/>
      <w:marRight w:val="0"/>
      <w:marTop w:val="0"/>
      <w:marBottom w:val="0"/>
      <w:divBdr>
        <w:top w:val="none" w:sz="0" w:space="0" w:color="auto"/>
        <w:left w:val="none" w:sz="0" w:space="0" w:color="auto"/>
        <w:bottom w:val="none" w:sz="0" w:space="0" w:color="auto"/>
        <w:right w:val="none" w:sz="0" w:space="0" w:color="auto"/>
      </w:divBdr>
    </w:div>
    <w:div w:id="590436745">
      <w:bodyDiv w:val="1"/>
      <w:marLeft w:val="0"/>
      <w:marRight w:val="0"/>
      <w:marTop w:val="0"/>
      <w:marBottom w:val="0"/>
      <w:divBdr>
        <w:top w:val="none" w:sz="0" w:space="0" w:color="auto"/>
        <w:left w:val="none" w:sz="0" w:space="0" w:color="auto"/>
        <w:bottom w:val="none" w:sz="0" w:space="0" w:color="auto"/>
        <w:right w:val="none" w:sz="0" w:space="0" w:color="auto"/>
      </w:divBdr>
    </w:div>
    <w:div w:id="871770443">
      <w:bodyDiv w:val="1"/>
      <w:marLeft w:val="0"/>
      <w:marRight w:val="0"/>
      <w:marTop w:val="0"/>
      <w:marBottom w:val="0"/>
      <w:divBdr>
        <w:top w:val="none" w:sz="0" w:space="0" w:color="auto"/>
        <w:left w:val="none" w:sz="0" w:space="0" w:color="auto"/>
        <w:bottom w:val="none" w:sz="0" w:space="0" w:color="auto"/>
        <w:right w:val="none" w:sz="0" w:space="0" w:color="auto"/>
      </w:divBdr>
    </w:div>
    <w:div w:id="912348873">
      <w:bodyDiv w:val="1"/>
      <w:marLeft w:val="0"/>
      <w:marRight w:val="0"/>
      <w:marTop w:val="0"/>
      <w:marBottom w:val="0"/>
      <w:divBdr>
        <w:top w:val="none" w:sz="0" w:space="0" w:color="auto"/>
        <w:left w:val="none" w:sz="0" w:space="0" w:color="auto"/>
        <w:bottom w:val="none" w:sz="0" w:space="0" w:color="auto"/>
        <w:right w:val="none" w:sz="0" w:space="0" w:color="auto"/>
      </w:divBdr>
    </w:div>
    <w:div w:id="1057242586">
      <w:bodyDiv w:val="1"/>
      <w:marLeft w:val="0"/>
      <w:marRight w:val="0"/>
      <w:marTop w:val="0"/>
      <w:marBottom w:val="0"/>
      <w:divBdr>
        <w:top w:val="none" w:sz="0" w:space="0" w:color="auto"/>
        <w:left w:val="none" w:sz="0" w:space="0" w:color="auto"/>
        <w:bottom w:val="none" w:sz="0" w:space="0" w:color="auto"/>
        <w:right w:val="none" w:sz="0" w:space="0" w:color="auto"/>
      </w:divBdr>
    </w:div>
    <w:div w:id="1124542272">
      <w:bodyDiv w:val="1"/>
      <w:marLeft w:val="0"/>
      <w:marRight w:val="0"/>
      <w:marTop w:val="0"/>
      <w:marBottom w:val="0"/>
      <w:divBdr>
        <w:top w:val="none" w:sz="0" w:space="0" w:color="auto"/>
        <w:left w:val="none" w:sz="0" w:space="0" w:color="auto"/>
        <w:bottom w:val="none" w:sz="0" w:space="0" w:color="auto"/>
        <w:right w:val="none" w:sz="0" w:space="0" w:color="auto"/>
      </w:divBdr>
      <w:divsChild>
        <w:div w:id="1562786845">
          <w:marLeft w:val="0"/>
          <w:marRight w:val="0"/>
          <w:marTop w:val="0"/>
          <w:marBottom w:val="0"/>
          <w:divBdr>
            <w:top w:val="single" w:sz="2" w:space="0" w:color="2E2E2E"/>
            <w:left w:val="single" w:sz="2" w:space="0" w:color="2E2E2E"/>
            <w:bottom w:val="single" w:sz="2" w:space="0" w:color="2E2E2E"/>
            <w:right w:val="single" w:sz="2" w:space="0" w:color="2E2E2E"/>
          </w:divBdr>
          <w:divsChild>
            <w:div w:id="701245522">
              <w:marLeft w:val="0"/>
              <w:marRight w:val="0"/>
              <w:marTop w:val="0"/>
              <w:marBottom w:val="0"/>
              <w:divBdr>
                <w:top w:val="single" w:sz="6" w:space="0" w:color="C9C9C9"/>
                <w:left w:val="none" w:sz="0" w:space="0" w:color="auto"/>
                <w:bottom w:val="none" w:sz="0" w:space="0" w:color="auto"/>
                <w:right w:val="none" w:sz="0" w:space="0" w:color="auto"/>
              </w:divBdr>
              <w:divsChild>
                <w:div w:id="1458138347">
                  <w:marLeft w:val="0"/>
                  <w:marRight w:val="0"/>
                  <w:marTop w:val="0"/>
                  <w:marBottom w:val="0"/>
                  <w:divBdr>
                    <w:top w:val="none" w:sz="0" w:space="0" w:color="auto"/>
                    <w:left w:val="none" w:sz="0" w:space="0" w:color="auto"/>
                    <w:bottom w:val="none" w:sz="0" w:space="0" w:color="auto"/>
                    <w:right w:val="none" w:sz="0" w:space="0" w:color="auto"/>
                  </w:divBdr>
                  <w:divsChild>
                    <w:div w:id="1844010950">
                      <w:marLeft w:val="0"/>
                      <w:marRight w:val="0"/>
                      <w:marTop w:val="0"/>
                      <w:marBottom w:val="0"/>
                      <w:divBdr>
                        <w:top w:val="none" w:sz="0" w:space="0" w:color="auto"/>
                        <w:left w:val="none" w:sz="0" w:space="0" w:color="auto"/>
                        <w:bottom w:val="none" w:sz="0" w:space="0" w:color="auto"/>
                        <w:right w:val="none" w:sz="0" w:space="0" w:color="auto"/>
                      </w:divBdr>
                      <w:divsChild>
                        <w:div w:id="12239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0364192">
      <w:bodyDiv w:val="1"/>
      <w:marLeft w:val="0"/>
      <w:marRight w:val="0"/>
      <w:marTop w:val="0"/>
      <w:marBottom w:val="0"/>
      <w:divBdr>
        <w:top w:val="none" w:sz="0" w:space="0" w:color="auto"/>
        <w:left w:val="none" w:sz="0" w:space="0" w:color="auto"/>
        <w:bottom w:val="none" w:sz="0" w:space="0" w:color="auto"/>
        <w:right w:val="none" w:sz="0" w:space="0" w:color="auto"/>
      </w:divBdr>
    </w:div>
    <w:div w:id="1171068125">
      <w:bodyDiv w:val="1"/>
      <w:marLeft w:val="0"/>
      <w:marRight w:val="0"/>
      <w:marTop w:val="0"/>
      <w:marBottom w:val="0"/>
      <w:divBdr>
        <w:top w:val="none" w:sz="0" w:space="0" w:color="auto"/>
        <w:left w:val="none" w:sz="0" w:space="0" w:color="auto"/>
        <w:bottom w:val="none" w:sz="0" w:space="0" w:color="auto"/>
        <w:right w:val="none" w:sz="0" w:space="0" w:color="auto"/>
      </w:divBdr>
    </w:div>
    <w:div w:id="1206599387">
      <w:bodyDiv w:val="1"/>
      <w:marLeft w:val="0"/>
      <w:marRight w:val="0"/>
      <w:marTop w:val="0"/>
      <w:marBottom w:val="0"/>
      <w:divBdr>
        <w:top w:val="none" w:sz="0" w:space="0" w:color="auto"/>
        <w:left w:val="none" w:sz="0" w:space="0" w:color="auto"/>
        <w:bottom w:val="none" w:sz="0" w:space="0" w:color="auto"/>
        <w:right w:val="none" w:sz="0" w:space="0" w:color="auto"/>
      </w:divBdr>
    </w:div>
    <w:div w:id="1256397228">
      <w:bodyDiv w:val="1"/>
      <w:marLeft w:val="0"/>
      <w:marRight w:val="0"/>
      <w:marTop w:val="0"/>
      <w:marBottom w:val="0"/>
      <w:divBdr>
        <w:top w:val="none" w:sz="0" w:space="0" w:color="auto"/>
        <w:left w:val="none" w:sz="0" w:space="0" w:color="auto"/>
        <w:bottom w:val="none" w:sz="0" w:space="0" w:color="auto"/>
        <w:right w:val="none" w:sz="0" w:space="0" w:color="auto"/>
      </w:divBdr>
    </w:div>
    <w:div w:id="1263611757">
      <w:bodyDiv w:val="1"/>
      <w:marLeft w:val="0"/>
      <w:marRight w:val="0"/>
      <w:marTop w:val="0"/>
      <w:marBottom w:val="0"/>
      <w:divBdr>
        <w:top w:val="none" w:sz="0" w:space="0" w:color="auto"/>
        <w:left w:val="none" w:sz="0" w:space="0" w:color="auto"/>
        <w:bottom w:val="none" w:sz="0" w:space="0" w:color="auto"/>
        <w:right w:val="none" w:sz="0" w:space="0" w:color="auto"/>
      </w:divBdr>
    </w:div>
    <w:div w:id="1433739512">
      <w:bodyDiv w:val="1"/>
      <w:marLeft w:val="0"/>
      <w:marRight w:val="0"/>
      <w:marTop w:val="0"/>
      <w:marBottom w:val="0"/>
      <w:divBdr>
        <w:top w:val="none" w:sz="0" w:space="0" w:color="auto"/>
        <w:left w:val="none" w:sz="0" w:space="0" w:color="auto"/>
        <w:bottom w:val="none" w:sz="0" w:space="0" w:color="auto"/>
        <w:right w:val="none" w:sz="0" w:space="0" w:color="auto"/>
      </w:divBdr>
    </w:div>
    <w:div w:id="1485242859">
      <w:bodyDiv w:val="1"/>
      <w:marLeft w:val="0"/>
      <w:marRight w:val="0"/>
      <w:marTop w:val="0"/>
      <w:marBottom w:val="0"/>
      <w:divBdr>
        <w:top w:val="none" w:sz="0" w:space="0" w:color="auto"/>
        <w:left w:val="none" w:sz="0" w:space="0" w:color="auto"/>
        <w:bottom w:val="none" w:sz="0" w:space="0" w:color="auto"/>
        <w:right w:val="none" w:sz="0" w:space="0" w:color="auto"/>
      </w:divBdr>
    </w:div>
    <w:div w:id="1708796211">
      <w:bodyDiv w:val="1"/>
      <w:marLeft w:val="0"/>
      <w:marRight w:val="0"/>
      <w:marTop w:val="0"/>
      <w:marBottom w:val="0"/>
      <w:divBdr>
        <w:top w:val="none" w:sz="0" w:space="0" w:color="auto"/>
        <w:left w:val="none" w:sz="0" w:space="0" w:color="auto"/>
        <w:bottom w:val="none" w:sz="0" w:space="0" w:color="auto"/>
        <w:right w:val="none" w:sz="0" w:space="0" w:color="auto"/>
      </w:divBdr>
    </w:div>
    <w:div w:id="1861121271">
      <w:bodyDiv w:val="1"/>
      <w:marLeft w:val="0"/>
      <w:marRight w:val="0"/>
      <w:marTop w:val="0"/>
      <w:marBottom w:val="0"/>
      <w:divBdr>
        <w:top w:val="none" w:sz="0" w:space="0" w:color="auto"/>
        <w:left w:val="none" w:sz="0" w:space="0" w:color="auto"/>
        <w:bottom w:val="none" w:sz="0" w:space="0" w:color="auto"/>
        <w:right w:val="none" w:sz="0" w:space="0" w:color="auto"/>
      </w:divBdr>
    </w:div>
    <w:div w:id="1911888511">
      <w:bodyDiv w:val="1"/>
      <w:marLeft w:val="0"/>
      <w:marRight w:val="0"/>
      <w:marTop w:val="0"/>
      <w:marBottom w:val="0"/>
      <w:divBdr>
        <w:top w:val="none" w:sz="0" w:space="0" w:color="auto"/>
        <w:left w:val="none" w:sz="0" w:space="0" w:color="auto"/>
        <w:bottom w:val="none" w:sz="0" w:space="0" w:color="auto"/>
        <w:right w:val="none" w:sz="0" w:space="0" w:color="auto"/>
      </w:divBdr>
    </w:div>
    <w:div w:id="2062515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miti@uic.edu" TargetMode="External"/><Relationship Id="rId13" Type="http://schemas.openxmlformats.org/officeDocument/2006/relationships/hyperlink" Target="http://www.childwelfare.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mnesty.org/en/documents/amr51/6203/2017/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odc.org/documents/hiv-aids/Women_who_inject_drugs.pdf" TargetMode="External"/><Relationship Id="rId5" Type="http://schemas.openxmlformats.org/officeDocument/2006/relationships/webSettings" Target="webSettings.xml"/><Relationship Id="rId15" Type="http://schemas.openxmlformats.org/officeDocument/2006/relationships/hyperlink" Target="http://www.census.gov/geo/reference/gtc/gtc_census_divreg.html" TargetMode="External"/><Relationship Id="rId10" Type="http://schemas.openxmlformats.org/officeDocument/2006/relationships/hyperlink" Target="http://www.unodc.org/documents/hiv-aids/publications/WOMEN_POLICY_BRIEF2014.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cdc.gov/hiv/library/reports/surveill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419156-C898-4E3E-8219-4345242A3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6465</Words>
  <Characters>67060</Characters>
  <Application>Microsoft Office Word</Application>
  <DocSecurity>0</DocSecurity>
  <Lines>558</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Illinois at Chicago</Company>
  <LinksUpToDate>false</LinksUpToDate>
  <CharactersWithSpaces>7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kesy-Amiti, Mary Ellen</dc:creator>
  <cp:lastModifiedBy>Mackesy-Amiti, Mary Ellen</cp:lastModifiedBy>
  <cp:revision>2</cp:revision>
  <cp:lastPrinted>2017-09-19T13:01:00Z</cp:lastPrinted>
  <dcterms:created xsi:type="dcterms:W3CDTF">2018-11-16T22:14:00Z</dcterms:created>
  <dcterms:modified xsi:type="dcterms:W3CDTF">2018-11-16T22:14:00Z</dcterms:modified>
</cp:coreProperties>
</file>